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C10AF7">
      <w:pPr>
        <w:pStyle w:val="Heading1"/>
        <w:rPr>
          <w:shd w:val="clear" w:color="auto" w:fill="FFFFFF"/>
        </w:rPr>
      </w:pPr>
      <w:commentRangeStart w:id="0"/>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2D7BAE75"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ins w:id="1" w:author="Tom Gaunt" w:date="2022-02-18T14:45:00Z">
        <w:r w:rsidR="000A5C52">
          <w:rPr>
            <w:rFonts w:cstheme="minorHAnsi"/>
          </w:rPr>
          <w:t xml:space="preserve"> (</w:t>
        </w:r>
        <w:r w:rsidR="000A5C52" w:rsidRPr="000A5C52">
          <w:rPr>
            <w:rFonts w:cstheme="minorHAnsi"/>
          </w:rPr>
          <w:t>0000-0003-0924-3247</w:t>
        </w:r>
        <w:r w:rsidR="000A5C52">
          <w:rPr>
            <w:rFonts w:cstheme="minorHAnsi"/>
          </w:rPr>
          <w:t>)</w:t>
        </w:r>
      </w:ins>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2"/>
      <w:commentRangeEnd w:id="2"/>
      <w:r w:rsidRPr="001034D2">
        <w:rPr>
          <w:rStyle w:val="CommentReference"/>
          <w:rFonts w:cstheme="minorHAnsi"/>
          <w:sz w:val="24"/>
          <w:szCs w:val="24"/>
        </w:rPr>
        <w:commentReference w:id="2"/>
      </w:r>
      <w:ins w:id="3" w:author="David Odd" w:date="2022-02-17T17:26:00Z">
        <w:r w:rsidR="007C4BBD">
          <w:rPr>
            <w:rFonts w:cstheme="minorHAnsi"/>
            <w:bCs/>
          </w:rPr>
          <w:t xml:space="preserve"> (</w:t>
        </w:r>
        <w:r w:rsidR="007C4BBD" w:rsidRPr="007C4BBD">
          <w:rPr>
            <w:rFonts w:cstheme="minorHAnsi"/>
            <w:bCs/>
          </w:rPr>
          <w:t>0000-0002-6416-4966</w:t>
        </w:r>
        <w:r w:rsidR="007C4BBD">
          <w:rPr>
            <w:rFonts w:cstheme="minorHAnsi"/>
            <w:bCs/>
          </w:rPr>
          <w:t>)</w:t>
        </w:r>
      </w:ins>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34D37A97" w:rsidR="001D3065" w:rsidRDefault="001D3065" w:rsidP="001C08BE">
      <w:pPr>
        <w:pStyle w:val="Heading2"/>
      </w:pPr>
      <w:r w:rsidRPr="00C81F80">
        <w:t>Abstract</w:t>
      </w:r>
    </w:p>
    <w:p w14:paraId="0BB8E0E2" w14:textId="77777777" w:rsidR="00F87DAC" w:rsidRPr="001B1776" w:rsidRDefault="00F87DAC" w:rsidP="001B1776"/>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4698BD73"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w:t>
      </w:r>
      <w:commentRangeStart w:id="4"/>
      <w:r w:rsidRPr="001034D2">
        <w:rPr>
          <w:rFonts w:cstheme="minorHAnsi"/>
          <w:color w:val="201F1E"/>
          <w:bdr w:val="none" w:sz="0" w:space="0" w:color="auto" w:frame="1"/>
        </w:rPr>
        <w:t xml:space="preserve">equation </w:t>
      </w:r>
      <w:commentRangeEnd w:id="4"/>
      <w:r w:rsidR="000A5C52">
        <w:rPr>
          <w:rStyle w:val="CommentReference"/>
        </w:rPr>
        <w:commentReference w:id="4"/>
      </w:r>
      <w:r w:rsidRPr="001034D2">
        <w:rPr>
          <w:rFonts w:cstheme="minorHAnsi"/>
          <w:color w:val="201F1E"/>
          <w:bdr w:val="none" w:sz="0" w:space="0" w:color="auto" w:frame="1"/>
        </w:rPr>
        <w:t xml:space="preserve">(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w:t>
      </w:r>
      <w:ins w:id="5" w:author="Tom Gaunt" w:date="2022-02-18T14:49:00Z">
        <w:r w:rsidR="000A5C52">
          <w:rPr>
            <w:rFonts w:cstheme="minorHAnsi"/>
            <w:color w:val="201F1E"/>
            <w:bdr w:val="none" w:sz="0" w:space="0" w:color="auto" w:frame="1"/>
          </w:rPr>
          <w:t>,</w:t>
        </w:r>
      </w:ins>
      <w:r w:rsidRPr="001034D2">
        <w:rPr>
          <w:rFonts w:cstheme="minorHAnsi"/>
          <w:color w:val="201F1E"/>
          <w:bdr w:val="none" w:sz="0" w:space="0" w:color="auto" w:frame="1"/>
        </w:rPr>
        <w:t xml:space="preserve">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w:t>
      </w:r>
      <w:del w:id="6" w:author="Tom Gaunt" w:date="2022-02-18T14:49:00Z">
        <w:r w:rsidRPr="001034D2" w:rsidDel="000A5C52">
          <w:rPr>
            <w:rFonts w:cstheme="minorHAnsi"/>
            <w:color w:val="201F1E"/>
            <w:bdr w:val="none" w:sz="0" w:space="0" w:color="auto" w:frame="1"/>
          </w:rPr>
          <w:delText xml:space="preserve">possible and </w:delText>
        </w:r>
      </w:del>
      <w:r w:rsidRPr="001034D2">
        <w:rPr>
          <w:rFonts w:cstheme="minorHAnsi"/>
          <w:color w:val="201F1E"/>
          <w:bdr w:val="none" w:sz="0" w:space="0" w:color="auto" w:frame="1"/>
        </w:rPr>
        <w:t xml:space="preserve">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1E24C58E"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del w:id="7" w:author="Neil Pearce" w:date="2022-02-11T11:01:00Z">
        <w:r w:rsidR="00FC7F96" w:rsidDel="00092DE4">
          <w:rPr>
            <w:rFonts w:cstheme="minorHAnsi"/>
            <w:lang w:val="en-US"/>
          </w:rPr>
          <w:delText xml:space="preserve">arguably </w:delText>
        </w:r>
      </w:del>
      <w:ins w:id="8" w:author="Neil Pearce" w:date="2022-02-11T11:01:00Z">
        <w:r w:rsidR="00092DE4">
          <w:rPr>
            <w:rFonts w:cstheme="minorHAnsi"/>
            <w:lang w:val="en-US"/>
          </w:rPr>
          <w:t xml:space="preserve">one of </w:t>
        </w:r>
      </w:ins>
      <w:commentRangeStart w:id="9"/>
      <w:r>
        <w:rPr>
          <w:rFonts w:cstheme="minorHAnsi"/>
          <w:lang w:val="en-US"/>
        </w:rPr>
        <w:t>the</w:t>
      </w:r>
      <w:commentRangeEnd w:id="9"/>
      <w:r w:rsidR="00092DE4">
        <w:rPr>
          <w:rStyle w:val="CommentReference"/>
        </w:rPr>
        <w:commentReference w:id="9"/>
      </w:r>
      <w:r>
        <w:rPr>
          <w:rFonts w:cstheme="minorHAnsi"/>
          <w:lang w:val="en-US"/>
        </w:rPr>
        <w:t xml:space="preserv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w:t>
      </w:r>
      <w:ins w:id="10" w:author="Tom Gaunt" w:date="2022-02-18T14:50:00Z">
        <w:r w:rsidR="000A5C52">
          <w:rPr>
            <w:rFonts w:cstheme="minorHAnsi"/>
            <w:lang w:val="en-US"/>
          </w:rPr>
          <w:t>s</w:t>
        </w:r>
      </w:ins>
      <w:r w:rsidR="003C2217">
        <w:rPr>
          <w:rFonts w:cstheme="minorHAnsi"/>
          <w:lang w:val="en-US"/>
        </w:rPr>
        <w:t xml:space="preserve">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 xml:space="preserve">Traditionally, prediction models have been based on established risk factors </w:t>
      </w:r>
      <w:commentRangeStart w:id="11"/>
      <w:commentRangeStart w:id="12"/>
      <w:r w:rsidR="00210FAD" w:rsidRPr="001034D2">
        <w:rPr>
          <w:rFonts w:cstheme="minorHAnsi"/>
          <w:color w:val="201F1E"/>
          <w:bdr w:val="none" w:sz="0" w:space="0" w:color="auto" w:frame="1"/>
        </w:rPr>
        <w:t>(causally related to the outcome of interest)</w:t>
      </w:r>
      <w:commentRangeEnd w:id="11"/>
      <w:r w:rsidR="00956BBE">
        <w:rPr>
          <w:rStyle w:val="CommentReference"/>
        </w:rPr>
        <w:commentReference w:id="11"/>
      </w:r>
      <w:commentRangeEnd w:id="12"/>
      <w:r w:rsidR="00956BBE">
        <w:rPr>
          <w:rStyle w:val="CommentReference"/>
        </w:rPr>
        <w:commentReference w:id="12"/>
      </w:r>
      <w:r w:rsidR="00210FAD" w:rsidRPr="001034D2">
        <w:rPr>
          <w:rFonts w:cstheme="minorHAnsi"/>
          <w:color w:val="201F1E"/>
          <w:bdr w:val="none" w:sz="0" w:space="0" w:color="auto" w:frame="1"/>
        </w:rPr>
        <w: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E7CCE">
        <w:rPr>
          <w:rFonts w:cstheme="minorHAnsi"/>
          <w:lang w:val="en-US"/>
        </w:rPr>
        <w:t xml:space="preserve"> using prior knowledge</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3CACFA21" w:rsidR="00210FAD" w:rsidRPr="00E47C8E" w:rsidRDefault="00092DE4" w:rsidP="00210FAD">
      <w:pPr>
        <w:shd w:val="clear" w:color="auto" w:fill="FFFFFF"/>
        <w:rPr>
          <w:rFonts w:cstheme="minorHAnsi"/>
          <w:lang w:val="en-US"/>
        </w:rPr>
      </w:pPr>
      <w:ins w:id="13" w:author="Neil Pearce" w:date="2022-02-11T11:03:00Z">
        <w:r>
          <w:rPr>
            <w:rFonts w:cstheme="minorHAnsi"/>
            <w:color w:val="201F1E"/>
            <w:bdr w:val="none" w:sz="0" w:space="0" w:color="auto" w:frame="1"/>
          </w:rPr>
          <w:lastRenderedPageBreak/>
          <w:t>I</w:t>
        </w:r>
      </w:ins>
      <w:del w:id="14" w:author="Neil Pearce" w:date="2022-02-11T11:03:00Z">
        <w:r w:rsidR="00210FAD" w:rsidRPr="001034D2" w:rsidDel="00092DE4">
          <w:rPr>
            <w:rFonts w:cstheme="minorHAnsi"/>
            <w:color w:val="201F1E"/>
            <w:bdr w:val="none" w:sz="0" w:space="0" w:color="auto" w:frame="1"/>
          </w:rPr>
          <w:delText>i</w:delText>
        </w:r>
      </w:del>
      <w:r w:rsidR="00210FAD" w:rsidRPr="001034D2">
        <w:rPr>
          <w:rFonts w:cstheme="minorHAnsi"/>
          <w:color w:val="201F1E"/>
          <w:bdr w:val="none" w:sz="0" w:space="0" w:color="auto" w:frame="1"/>
        </w:rPr>
        <w:t>t is increasingly recognised that whilst some risk factors are good predictors, disease predictors do not need to be (causal) risk factors. Hence cardiovascular risk prediction tools also include high density lipoprotein cholesterol (</w:t>
      </w:r>
      <w:proofErr w:type="spellStart"/>
      <w:r w:rsidR="00210FAD" w:rsidRPr="001034D2">
        <w:rPr>
          <w:rFonts w:cstheme="minorHAnsi"/>
          <w:color w:val="201F1E"/>
          <w:bdr w:val="none" w:sz="0" w:space="0" w:color="auto" w:frame="1"/>
        </w:rPr>
        <w:t>HDLc</w:t>
      </w:r>
      <w:proofErr w:type="spellEnd"/>
      <w:r w:rsidR="00210FAD"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00210FAD" w:rsidRPr="001034D2">
        <w:rPr>
          <w:rFonts w:cstheme="minorHAnsi"/>
          <w:color w:val="201F1E"/>
          <w:bdr w:val="none" w:sz="0" w:space="0" w:color="auto" w:frame="1"/>
        </w:rPr>
        <w:t xml:space="preserve">but not </w:t>
      </w:r>
      <w:proofErr w:type="spellStart"/>
      <w:r w:rsidR="00210FAD"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00210FAD"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This is because </w:t>
      </w:r>
      <w:proofErr w:type="spellStart"/>
      <w:r w:rsidR="00210FAD" w:rsidRPr="001034D2">
        <w:rPr>
          <w:rFonts w:cstheme="minorHAnsi"/>
          <w:color w:val="201F1E"/>
          <w:bdr w:val="none" w:sz="0" w:space="0" w:color="auto" w:frame="1"/>
        </w:rPr>
        <w:t>HDLc</w:t>
      </w:r>
      <w:proofErr w:type="spellEnd"/>
      <w:r w:rsidR="00210FAD" w:rsidRPr="001034D2">
        <w:rPr>
          <w:rFonts w:cstheme="minorHAnsi"/>
          <w:color w:val="201F1E"/>
          <w:bdr w:val="none" w:sz="0" w:space="0" w:color="auto" w:frame="1"/>
        </w:rPr>
        <w:t xml:space="preserve"> is a stronger predictor than triglycerides, most likely because it does not vary so much within </w:t>
      </w:r>
      <w:commentRangeStart w:id="15"/>
      <w:r w:rsidR="00210FAD" w:rsidRPr="001034D2">
        <w:rPr>
          <w:rFonts w:cstheme="minorHAnsi"/>
          <w:color w:val="201F1E"/>
          <w:bdr w:val="none" w:sz="0" w:space="0" w:color="auto" w:frame="1"/>
        </w:rPr>
        <w:t>people</w:t>
      </w:r>
      <w:commentRangeEnd w:id="15"/>
      <w:r w:rsidR="00E76EB3">
        <w:rPr>
          <w:rStyle w:val="CommentReference"/>
        </w:rPr>
        <w:commentReference w:id="15"/>
      </w:r>
      <w:r w:rsidR="00210FAD" w:rsidRPr="001034D2">
        <w:rPr>
          <w:rFonts w:cstheme="minorHAnsi"/>
          <w:color w:val="201F1E"/>
          <w:bdr w:val="none" w:sz="0" w:space="0" w:color="auto" w:frame="1"/>
        </w:rPr>
        <w:t>.</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6ACC310"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w:t>
      </w:r>
      <w:ins w:id="16" w:author="Tom Gaunt" w:date="2022-02-18T15:06:00Z">
        <w:r w:rsidR="00956BBE">
          <w:rPr>
            <w:rFonts w:cstheme="minorHAnsi"/>
            <w:color w:val="201F1E"/>
            <w:bdr w:val="none" w:sz="0" w:space="0" w:color="auto" w:frame="1"/>
          </w:rPr>
          <w:t xml:space="preserve">regression </w:t>
        </w:r>
      </w:ins>
      <w:r w:rsidR="00210FAD" w:rsidRPr="001034D2">
        <w:rPr>
          <w:rFonts w:cstheme="minorHAnsi"/>
          <w:color w:val="201F1E"/>
          <w:bdr w:val="none" w:sz="0" w:space="0" w:color="auto" w:frame="1"/>
        </w:rPr>
        <w:t>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xml:space="preserve">, among </w:t>
      </w:r>
      <w:commentRangeStart w:id="17"/>
      <w:r w:rsidR="00F34E7E" w:rsidRPr="006C1D4C">
        <w:rPr>
          <w:rFonts w:cstheme="minorHAnsi"/>
          <w:bdr w:val="none" w:sz="0" w:space="0" w:color="auto" w:frame="1"/>
        </w:rPr>
        <w:t>others</w:t>
      </w:r>
      <w:commentRangeEnd w:id="17"/>
      <w:r w:rsidR="00E76EB3">
        <w:rPr>
          <w:rStyle w:val="CommentReference"/>
        </w:rPr>
        <w:commentReference w:id="17"/>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02D4729F" w:rsidR="00134F19" w:rsidRPr="00473320" w:rsidRDefault="00720DF7" w:rsidP="00210FAD">
      <w:pPr>
        <w:shd w:val="clear" w:color="auto" w:fill="FFFFFF"/>
        <w:rPr>
          <w:rFonts w:cstheme="minorHAnsi"/>
          <w:color w:val="201F1E"/>
          <w:bdr w:val="none" w:sz="0" w:space="0" w:color="auto" w:frame="1"/>
        </w:rPr>
      </w:pPr>
      <w:ins w:id="18" w:author="Neil Pearce" w:date="2022-02-11T11:14:00Z">
        <w:r>
          <w:rPr>
            <w:rFonts w:cstheme="minorHAnsi"/>
            <w:color w:val="000000" w:themeColor="text1"/>
            <w:bdr w:val="none" w:sz="0" w:space="0" w:color="auto" w:frame="1"/>
          </w:rPr>
          <w:t xml:space="preserve">Examples of </w:t>
        </w:r>
      </w:ins>
      <w:del w:id="19" w:author="Neil Pearce" w:date="2022-02-11T11:14:00Z">
        <w:r w:rsidR="00C76014" w:rsidRPr="00C76014" w:rsidDel="00720DF7">
          <w:rPr>
            <w:rFonts w:cstheme="minorHAnsi"/>
            <w:color w:val="000000" w:themeColor="text1"/>
            <w:bdr w:val="none" w:sz="0" w:space="0" w:color="auto" w:frame="1"/>
          </w:rPr>
          <w:delText>A</w:delText>
        </w:r>
      </w:del>
      <w:ins w:id="20" w:author="Neil Pearce" w:date="2022-02-11T11:14:00Z">
        <w:r>
          <w:rPr>
            <w:rFonts w:cstheme="minorHAnsi"/>
            <w:color w:val="000000" w:themeColor="text1"/>
            <w:bdr w:val="none" w:sz="0" w:space="0" w:color="auto" w:frame="1"/>
          </w:rPr>
          <w:t>a</w:t>
        </w:r>
      </w:ins>
      <w:r w:rsidR="00C76014" w:rsidRPr="00C76014">
        <w:rPr>
          <w:rFonts w:cstheme="minorHAnsi"/>
          <w:color w:val="000000" w:themeColor="text1"/>
          <w:bdr w:val="none" w:sz="0" w:space="0" w:color="auto" w:frame="1"/>
        </w:rPr>
        <w:t xml:space="preserve">utomated approaches to </w:t>
      </w:r>
      <w:ins w:id="21" w:author="Neil Pearce" w:date="2022-02-11T11:14:00Z">
        <w:r>
          <w:rPr>
            <w:rFonts w:cstheme="minorHAnsi"/>
            <w:color w:val="000000" w:themeColor="text1"/>
            <w:bdr w:val="none" w:sz="0" w:space="0" w:color="auto" w:frame="1"/>
          </w:rPr>
          <w:t>v</w:t>
        </w:r>
      </w:ins>
      <w:ins w:id="22" w:author="Neil Pearce" w:date="2022-02-11T11:15:00Z">
        <w:r>
          <w:rPr>
            <w:rFonts w:cstheme="minorHAnsi"/>
            <w:color w:val="000000" w:themeColor="text1"/>
            <w:bdr w:val="none" w:sz="0" w:space="0" w:color="auto" w:frame="1"/>
          </w:rPr>
          <w:t xml:space="preserve">ariable </w:t>
        </w:r>
      </w:ins>
      <w:ins w:id="23" w:author="Tom Gaunt" w:date="2022-02-18T15:07:00Z">
        <w:r w:rsidR="00A6074B">
          <w:rPr>
            <w:rFonts w:cstheme="minorHAnsi"/>
            <w:color w:val="000000" w:themeColor="text1"/>
            <w:bdr w:val="none" w:sz="0" w:space="0" w:color="auto" w:frame="1"/>
          </w:rPr>
          <w:t>s</w:t>
        </w:r>
      </w:ins>
      <w:ins w:id="24" w:author="Neil Pearce" w:date="2022-02-11T11:15:00Z">
        <w:r>
          <w:rPr>
            <w:rFonts w:cstheme="minorHAnsi"/>
            <w:color w:val="000000" w:themeColor="text1"/>
            <w:bdr w:val="none" w:sz="0" w:space="0" w:color="auto" w:frame="1"/>
          </w:rPr>
          <w:t xml:space="preserve">election for </w:t>
        </w:r>
      </w:ins>
      <w:r w:rsidR="00C76014" w:rsidRPr="00C76014">
        <w:rPr>
          <w:rFonts w:cstheme="minorHAnsi"/>
          <w:color w:val="000000" w:themeColor="text1"/>
          <w:bdr w:val="none" w:sz="0" w:space="0" w:color="auto" w:frame="1"/>
        </w:rPr>
        <w:t xml:space="preserve">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00C76014"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00C76014"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00C76014" w:rsidRPr="00C76014">
        <w:rPr>
          <w:rFonts w:cstheme="minorHAnsi"/>
          <w:color w:val="000000" w:themeColor="text1"/>
          <w:bdr w:val="none" w:sz="0" w:space="0" w:color="auto" w:frame="1"/>
        </w:rPr>
        <w:t xml:space="preserve"> and to</w:t>
      </w:r>
      <w:ins w:id="25" w:author="Neil Pearce" w:date="2022-02-11T11:15:00Z">
        <w:r>
          <w:rPr>
            <w:rFonts w:cstheme="minorHAnsi"/>
            <w:color w:val="000000" w:themeColor="text1"/>
            <w:bdr w:val="none" w:sz="0" w:space="0" w:color="auto" w:frame="1"/>
          </w:rPr>
          <w:t xml:space="preserve"> multiple risk factors and </w:t>
        </w:r>
      </w:ins>
      <w:ins w:id="26" w:author="David Odd" w:date="2022-02-17T17:37:00Z">
        <w:r w:rsidR="00B03546">
          <w:rPr>
            <w:rFonts w:cstheme="minorHAnsi"/>
            <w:color w:val="000000" w:themeColor="text1"/>
            <w:bdr w:val="none" w:sz="0" w:space="0" w:color="auto" w:frame="1"/>
          </w:rPr>
          <w:t>s</w:t>
        </w:r>
      </w:ins>
      <w:del w:id="27" w:author="Neil Pearce" w:date="2022-02-11T11:15:00Z">
        <w:r w:rsidR="00C76014" w:rsidRPr="00C76014" w:rsidDel="00720DF7">
          <w:rPr>
            <w:rFonts w:cstheme="minorHAnsi"/>
            <w:color w:val="000000" w:themeColor="text1"/>
            <w:bdr w:val="none" w:sz="0" w:space="0" w:color="auto" w:frame="1"/>
          </w:rPr>
          <w:delText xml:space="preserve"> compare a polygenic risk score based on ~7</w:delText>
        </w:r>
      </w:del>
      <w:ins w:id="28" w:author="Neil Pearce" w:date="2022-02-11T11:15:00Z">
        <w:r>
          <w:rPr>
            <w:rFonts w:cstheme="minorHAnsi"/>
            <w:color w:val="000000" w:themeColor="text1"/>
            <w:bdr w:val="none" w:sz="0" w:space="0" w:color="auto" w:frame="1"/>
          </w:rPr>
          <w:t>everal</w:t>
        </w:r>
      </w:ins>
      <w:r w:rsidR="00380A73">
        <w:rPr>
          <w:rFonts w:cstheme="minorHAnsi"/>
          <w:color w:val="000000" w:themeColor="text1"/>
          <w:bdr w:val="none" w:sz="0" w:space="0" w:color="auto" w:frame="1"/>
        </w:rPr>
        <w:t xml:space="preserve"> </w:t>
      </w:r>
      <w:r w:rsidR="00C76014" w:rsidRPr="00C76014">
        <w:rPr>
          <w:rFonts w:cstheme="minorHAnsi"/>
          <w:color w:val="000000" w:themeColor="text1"/>
          <w:bdr w:val="none" w:sz="0" w:space="0" w:color="auto" w:frame="1"/>
        </w:rPr>
        <w:t>million single nucleotide polymorphisms with established clinical risk scores for predicting cardiovascular disease (</w:t>
      </w:r>
      <w:commentRangeStart w:id="29"/>
      <w:r w:rsidR="00C76014" w:rsidRPr="001269FE">
        <w:rPr>
          <w:rFonts w:cstheme="minorHAnsi"/>
          <w:color w:val="FF0000"/>
          <w:bdr w:val="none" w:sz="0" w:space="0" w:color="auto" w:frame="1"/>
        </w:rPr>
        <w:t>refs</w:t>
      </w:r>
      <w:commentRangeEnd w:id="29"/>
      <w:r w:rsidR="00204062">
        <w:rPr>
          <w:rStyle w:val="CommentReference"/>
        </w:rPr>
        <w:commentReference w:id="29"/>
      </w:r>
      <w:r w:rsidR="00C76014"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00C76014" w:rsidRPr="00C76014">
        <w:rPr>
          <w:rFonts w:cstheme="minorHAnsi"/>
          <w:color w:val="000000" w:themeColor="text1"/>
          <w:bdr w:val="none" w:sz="0" w:space="0" w:color="auto" w:frame="1"/>
        </w:rPr>
        <w:t xml:space="preserve"> </w:t>
      </w:r>
      <w:del w:id="30" w:author="Neil Pearce" w:date="2022-02-11T11:23:00Z">
        <w:r w:rsidR="00F95734" w:rsidDel="00171EBC">
          <w:rPr>
            <w:rFonts w:cstheme="minorHAnsi"/>
            <w:color w:val="000000" w:themeColor="text1"/>
            <w:bdr w:val="none" w:sz="0" w:space="0" w:color="auto" w:frame="1"/>
          </w:rPr>
          <w:delText>While t</w:delText>
        </w:r>
      </w:del>
      <w:ins w:id="31" w:author="Neil Pearce" w:date="2022-02-11T11:23:00Z">
        <w:r w:rsidR="00171EBC">
          <w:rPr>
            <w:rFonts w:cstheme="minorHAnsi"/>
            <w:color w:val="000000" w:themeColor="text1"/>
            <w:bdr w:val="none" w:sz="0" w:space="0" w:color="auto" w:frame="1"/>
          </w:rPr>
          <w:t>T</w:t>
        </w:r>
      </w:ins>
      <w:r w:rsidR="00C76014"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00C76014" w:rsidRPr="00C76014">
        <w:rPr>
          <w:rFonts w:cstheme="minorHAnsi"/>
          <w:color w:val="000000" w:themeColor="text1"/>
          <w:bdr w:val="none" w:sz="0" w:space="0" w:color="auto" w:frame="1"/>
        </w:rPr>
        <w:t xml:space="preserve"> some improvement in prediction </w:t>
      </w:r>
      <w:ins w:id="32" w:author="Neil Pearce" w:date="2022-02-11T11:23:00Z">
        <w:r w:rsidR="00171EBC">
          <w:rPr>
            <w:rFonts w:cstheme="minorHAnsi"/>
            <w:color w:val="000000" w:themeColor="text1"/>
            <w:bdr w:val="none" w:sz="0" w:space="0" w:color="auto" w:frame="1"/>
          </w:rPr>
          <w:t xml:space="preserve">discrimination </w:t>
        </w:r>
      </w:ins>
      <w:r w:rsidR="00F95734">
        <w:rPr>
          <w:rFonts w:cstheme="minorHAnsi"/>
          <w:color w:val="000000" w:themeColor="text1"/>
          <w:bdr w:val="none" w:sz="0" w:space="0" w:color="auto" w:frame="1"/>
        </w:rPr>
        <w:t xml:space="preserve">of </w:t>
      </w:r>
      <w:r w:rsidR="00C76014"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00C76014" w:rsidRPr="00C76014">
        <w:rPr>
          <w:rFonts w:cstheme="minorHAnsi"/>
          <w:color w:val="000000" w:themeColor="text1"/>
          <w:bdr w:val="none" w:sz="0" w:space="0" w:color="auto" w:frame="1"/>
        </w:rPr>
        <w:t xml:space="preserve">risk factor predictors, </w:t>
      </w:r>
      <w:ins w:id="33" w:author="Neil Pearce" w:date="2022-02-11T11:24:00Z">
        <w:r w:rsidR="00171EBC">
          <w:rPr>
            <w:rFonts w:cstheme="minorHAnsi"/>
            <w:color w:val="000000" w:themeColor="text1"/>
            <w:bdr w:val="none" w:sz="0" w:space="0" w:color="auto" w:frame="1"/>
          </w:rPr>
          <w:t xml:space="preserve">as did </w:t>
        </w:r>
      </w:ins>
      <w:r w:rsidR="00C76014" w:rsidRPr="00C76014">
        <w:rPr>
          <w:rFonts w:cstheme="minorHAnsi"/>
          <w:color w:val="000000" w:themeColor="text1"/>
          <w:bdr w:val="none" w:sz="0" w:space="0" w:color="auto" w:frame="1"/>
        </w:rPr>
        <w:t xml:space="preserve">the polygenic risk score </w:t>
      </w:r>
      <w:r w:rsidR="00DD3231">
        <w:rPr>
          <w:rFonts w:cstheme="minorHAnsi"/>
          <w:color w:val="000000" w:themeColor="text1"/>
          <w:bdr w:val="none" w:sz="0" w:space="0" w:color="auto" w:frame="1"/>
        </w:rPr>
        <w:t xml:space="preserve">study </w:t>
      </w:r>
      <w:del w:id="34" w:author="Neil Pearce" w:date="2022-02-11T11:24:00Z">
        <w:r w:rsidR="00C76014" w:rsidRPr="00C76014" w:rsidDel="00171EBC">
          <w:rPr>
            <w:rFonts w:cstheme="minorHAnsi"/>
            <w:color w:val="000000" w:themeColor="text1"/>
            <w:bdr w:val="none" w:sz="0" w:space="0" w:color="auto" w:frame="1"/>
          </w:rPr>
          <w:delText>did not improve</w:delText>
        </w:r>
      </w:del>
      <w:ins w:id="35" w:author="Neil Pearce" w:date="2022-02-11T11:24:00Z">
        <w:r w:rsidR="00171EBC">
          <w:rPr>
            <w:rFonts w:cstheme="minorHAnsi"/>
            <w:color w:val="000000" w:themeColor="text1"/>
            <w:bdr w:val="none" w:sz="0" w:space="0" w:color="auto" w:frame="1"/>
          </w:rPr>
          <w:t>for</w:t>
        </w:r>
      </w:ins>
      <w:r w:rsidR="00C76014" w:rsidRPr="00C76014">
        <w:rPr>
          <w:rFonts w:cstheme="minorHAnsi"/>
          <w:color w:val="000000" w:themeColor="text1"/>
          <w:bdr w:val="none" w:sz="0" w:space="0" w:color="auto" w:frame="1"/>
        </w:rPr>
        <w:t xml:space="preserve"> cardiovascular </w:t>
      </w:r>
      <w:del w:id="36" w:author="Neil Pearce" w:date="2022-02-11T11:24:00Z">
        <w:r w:rsidR="00C76014" w:rsidRPr="00C76014" w:rsidDel="00171EBC">
          <w:rPr>
            <w:rFonts w:cstheme="minorHAnsi"/>
            <w:color w:val="000000" w:themeColor="text1"/>
            <w:bdr w:val="none" w:sz="0" w:space="0" w:color="auto" w:frame="1"/>
          </w:rPr>
          <w:delText xml:space="preserve">risk </w:delText>
        </w:r>
      </w:del>
      <w:ins w:id="37" w:author="Neil Pearce" w:date="2022-02-11T11:24:00Z">
        <w:r w:rsidR="00171EBC">
          <w:rPr>
            <w:rFonts w:cstheme="minorHAnsi"/>
            <w:color w:val="000000" w:themeColor="text1"/>
            <w:bdr w:val="none" w:sz="0" w:space="0" w:color="auto" w:frame="1"/>
          </w:rPr>
          <w:t>dise</w:t>
        </w:r>
      </w:ins>
      <w:ins w:id="38" w:author="Neil Pearce" w:date="2022-02-11T11:25:00Z">
        <w:r w:rsidR="00171EBC">
          <w:rPr>
            <w:rFonts w:cstheme="minorHAnsi"/>
            <w:color w:val="000000" w:themeColor="text1"/>
            <w:bdr w:val="none" w:sz="0" w:space="0" w:color="auto" w:frame="1"/>
          </w:rPr>
          <w:t>ase</w:t>
        </w:r>
      </w:ins>
      <w:ins w:id="39" w:author="Neil Pearce" w:date="2022-02-11T11:24:00Z">
        <w:r w:rsidR="00171EBC" w:rsidRPr="00C76014">
          <w:rPr>
            <w:rFonts w:cstheme="minorHAnsi"/>
            <w:color w:val="000000" w:themeColor="text1"/>
            <w:bdr w:val="none" w:sz="0" w:space="0" w:color="auto" w:frame="1"/>
          </w:rPr>
          <w:t xml:space="preserve"> </w:t>
        </w:r>
      </w:ins>
      <w:r w:rsidR="00C76014" w:rsidRPr="00C76014">
        <w:rPr>
          <w:rFonts w:cstheme="minorHAnsi"/>
          <w:color w:val="000000" w:themeColor="text1"/>
          <w:bdr w:val="none" w:sz="0" w:space="0" w:color="auto" w:frame="1"/>
        </w:rPr>
        <w:t xml:space="preserve">in comparison to the established clinical </w:t>
      </w:r>
      <w:commentRangeStart w:id="40"/>
      <w:r w:rsidR="00C76014" w:rsidRPr="00C76014">
        <w:rPr>
          <w:rFonts w:cstheme="minorHAnsi"/>
          <w:color w:val="000000" w:themeColor="text1"/>
          <w:bdr w:val="none" w:sz="0" w:space="0" w:color="auto" w:frame="1"/>
        </w:rPr>
        <w:t>score</w:t>
      </w:r>
      <w:commentRangeEnd w:id="40"/>
      <w:r w:rsidR="00B73DDE">
        <w:rPr>
          <w:rStyle w:val="CommentReference"/>
        </w:rPr>
        <w:commentReference w:id="40"/>
      </w:r>
      <w:r w:rsidR="00C76014" w:rsidRPr="00C76014">
        <w:rPr>
          <w:rFonts w:cstheme="minorHAnsi"/>
          <w:color w:val="000000" w:themeColor="text1"/>
          <w:bdr w:val="none" w:sz="0" w:space="0" w:color="auto" w:frame="1"/>
        </w:rPr>
        <w:t>.</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20DDCD73"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del w:id="41" w:author="Neil Pearce" w:date="2022-02-11T11:25:00Z">
        <w:r w:rsidR="002C5BBB" w:rsidRPr="001034D2" w:rsidDel="00171EBC">
          <w:rPr>
            <w:rFonts w:cstheme="minorHAnsi"/>
            <w:color w:val="201F1E"/>
            <w:bdr w:val="none" w:sz="0" w:space="0" w:color="auto" w:frame="1"/>
          </w:rPr>
          <w:delText xml:space="preserve">and </w:delText>
        </w:r>
      </w:del>
      <w:ins w:id="42" w:author="Neil Pearce" w:date="2022-02-11T11:25:00Z">
        <w:r w:rsidR="00171EBC">
          <w:rPr>
            <w:rFonts w:cstheme="minorHAnsi"/>
            <w:color w:val="201F1E"/>
            <w:bdr w:val="none" w:sz="0" w:space="0" w:color="auto" w:frame="1"/>
          </w:rPr>
          <w:t>that</w:t>
        </w:r>
        <w:r w:rsidR="00171EBC" w:rsidRPr="001034D2">
          <w:rPr>
            <w:rFonts w:cstheme="minorHAnsi"/>
            <w:color w:val="201F1E"/>
            <w:bdr w:val="none" w:sz="0" w:space="0" w:color="auto" w:frame="1"/>
          </w:rPr>
          <w:t xml:space="preserve"> </w:t>
        </w:r>
      </w:ins>
      <w:r w:rsidR="002C5BBB" w:rsidRPr="001034D2">
        <w:rPr>
          <w:rFonts w:cstheme="minorHAnsi"/>
          <w:color w:val="201F1E"/>
          <w:bdr w:val="none" w:sz="0" w:space="0" w:color="auto" w:frame="1"/>
        </w:rPr>
        <w:t xml:space="preserve">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clinic appointment</w:t>
      </w:r>
      <w:ins w:id="43" w:author="Neil Pearce" w:date="2022-02-11T11:25:00Z">
        <w:r w:rsidR="00171EBC">
          <w:rPr>
            <w:rFonts w:cstheme="minorHAnsi"/>
            <w:color w:val="201F1E"/>
            <w:bdr w:val="none" w:sz="0" w:space="0" w:color="auto" w:frame="1"/>
          </w:rPr>
          <w:t>, or more frequently</w:t>
        </w:r>
      </w:ins>
      <w:r w:rsidRPr="001034D2">
        <w:rPr>
          <w:rFonts w:cstheme="minorHAnsi"/>
          <w:color w:val="201F1E"/>
          <w:bdr w:val="none" w:sz="0" w:space="0" w:color="auto" w:frame="1"/>
        </w:rPr>
        <w:t xml:space="preserve">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w:t>
      </w:r>
      <w:ins w:id="44" w:author="Neil Pearce" w:date="2022-02-11T11:26:00Z">
        <w:r w:rsidR="00171EBC">
          <w:rPr>
            <w:rFonts w:cstheme="minorHAnsi"/>
            <w:color w:val="201F1E"/>
            <w:bdr w:val="none" w:sz="0" w:space="0" w:color="auto" w:frame="1"/>
          </w:rPr>
          <w:t>,</w:t>
        </w:r>
      </w:ins>
      <w:r w:rsidRPr="001034D2">
        <w:rPr>
          <w:rFonts w:cstheme="minorHAnsi"/>
          <w:color w:val="201F1E"/>
          <w:bdr w:val="none" w:sz="0" w:space="0" w:color="auto" w:frame="1"/>
        </w:rPr>
        <w:t xml:space="preserve">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 xml:space="preserve">tailored to that new risk. </w:t>
      </w:r>
      <w:ins w:id="45" w:author="Neil Pearce" w:date="2022-02-11T11:26:00Z">
        <w:r w:rsidR="00171EBC">
          <w:rPr>
            <w:rFonts w:cstheme="minorHAnsi"/>
            <w:color w:val="201F1E"/>
            <w:bdr w:val="none" w:sz="0" w:space="0" w:color="auto" w:frame="1"/>
          </w:rPr>
          <w:t xml:space="preserve">For example, </w:t>
        </w:r>
      </w:ins>
      <w:ins w:id="46" w:author="Neil Pearce" w:date="2022-02-11T11:28:00Z">
        <w:r w:rsidR="00342B4E">
          <w:rPr>
            <w:rFonts w:cstheme="minorHAnsi"/>
            <w:color w:val="201F1E"/>
            <w:bdr w:val="none" w:sz="0" w:space="0" w:color="auto" w:frame="1"/>
          </w:rPr>
          <w:t>a recent study demonstrates a pipeline for use with structured electronic health records and it</w:t>
        </w:r>
      </w:ins>
      <w:ins w:id="47" w:author="Tom Gaunt" w:date="2022-02-18T15:08:00Z">
        <w:r w:rsidR="00A6074B">
          <w:rPr>
            <w:rFonts w:cstheme="minorHAnsi"/>
            <w:color w:val="201F1E"/>
            <w:bdr w:val="none" w:sz="0" w:space="0" w:color="auto" w:frame="1"/>
          </w:rPr>
          <w:t>s</w:t>
        </w:r>
      </w:ins>
      <w:ins w:id="48" w:author="Neil Pearce" w:date="2022-02-11T11:28:00Z">
        <w:r w:rsidR="00342B4E">
          <w:rPr>
            <w:rFonts w:cstheme="minorHAnsi"/>
            <w:color w:val="201F1E"/>
            <w:bdr w:val="none" w:sz="0" w:space="0" w:color="auto" w:frame="1"/>
          </w:rPr>
          <w:t xml:space="preserve"> </w:t>
        </w:r>
        <w:del w:id="49" w:author="Tom Gaunt" w:date="2022-02-18T15:08:00Z">
          <w:r w:rsidR="00342B4E" w:rsidDel="00A6074B">
            <w:rPr>
              <w:rFonts w:cstheme="minorHAnsi"/>
              <w:color w:val="201F1E"/>
              <w:bdr w:val="none" w:sz="0" w:space="0" w:color="auto" w:frame="1"/>
            </w:rPr>
            <w:delText>u</w:delText>
          </w:r>
        </w:del>
      </w:ins>
      <w:ins w:id="50" w:author="Neil Pearce" w:date="2022-02-11T11:29:00Z">
        <w:del w:id="51" w:author="Tom Gaunt" w:date="2022-02-18T15:08:00Z">
          <w:r w:rsidR="00342B4E" w:rsidDel="00A6074B">
            <w:rPr>
              <w:rFonts w:cstheme="minorHAnsi"/>
              <w:color w:val="201F1E"/>
              <w:bdr w:val="none" w:sz="0" w:space="0" w:color="auto" w:frame="1"/>
            </w:rPr>
            <w:delText>se in</w:delText>
          </w:r>
        </w:del>
      </w:ins>
      <w:ins w:id="52" w:author="Tom Gaunt" w:date="2022-02-18T15:08:00Z">
        <w:r w:rsidR="00A6074B">
          <w:rPr>
            <w:rFonts w:cstheme="minorHAnsi"/>
            <w:color w:val="201F1E"/>
            <w:bdr w:val="none" w:sz="0" w:space="0" w:color="auto" w:frame="1"/>
          </w:rPr>
          <w:t>application to</w:t>
        </w:r>
      </w:ins>
      <w:ins w:id="53" w:author="Neil Pearce" w:date="2022-02-11T11:29:00Z">
        <w:r w:rsidR="00342B4E">
          <w:rPr>
            <w:rFonts w:cstheme="minorHAnsi"/>
            <w:color w:val="201F1E"/>
            <w:bdr w:val="none" w:sz="0" w:space="0" w:color="auto" w:frame="1"/>
          </w:rPr>
          <w:t xml:space="preserve"> predicting risk at regular time</w:t>
        </w:r>
      </w:ins>
      <w:ins w:id="54" w:author="Tom Gaunt" w:date="2022-02-18T15:08:00Z">
        <w:r w:rsidR="00A6074B">
          <w:rPr>
            <w:rFonts w:cstheme="minorHAnsi"/>
            <w:color w:val="201F1E"/>
            <w:bdr w:val="none" w:sz="0" w:space="0" w:color="auto" w:frame="1"/>
          </w:rPr>
          <w:t xml:space="preserve"> intervals</w:t>
        </w:r>
      </w:ins>
      <w:ins w:id="55" w:author="Neil Pearce" w:date="2022-02-11T11:29:00Z">
        <w:del w:id="56" w:author="Tom Gaunt" w:date="2022-02-18T15:08:00Z">
          <w:r w:rsidR="00342B4E" w:rsidDel="00A6074B">
            <w:rPr>
              <w:rFonts w:cstheme="minorHAnsi"/>
              <w:color w:val="201F1E"/>
              <w:bdr w:val="none" w:sz="0" w:space="0" w:color="auto" w:frame="1"/>
            </w:rPr>
            <w:delText>s</w:delText>
          </w:r>
        </w:del>
        <w:r w:rsidR="00342B4E">
          <w:rPr>
            <w:rFonts w:cstheme="minorHAnsi"/>
            <w:color w:val="201F1E"/>
            <w:bdr w:val="none" w:sz="0" w:space="0" w:color="auto" w:frame="1"/>
          </w:rPr>
          <w:t xml:space="preserve">, such as every 6-hours in patients with acute hospital </w:t>
        </w:r>
        <w:commentRangeStart w:id="57"/>
        <w:r w:rsidR="00342B4E">
          <w:rPr>
            <w:rFonts w:cstheme="minorHAnsi"/>
            <w:color w:val="201F1E"/>
            <w:bdr w:val="none" w:sz="0" w:space="0" w:color="auto" w:frame="1"/>
          </w:rPr>
          <w:t>admissions</w:t>
        </w:r>
        <w:commentRangeEnd w:id="57"/>
        <w:r w:rsidR="00342B4E">
          <w:rPr>
            <w:rStyle w:val="CommentReference"/>
          </w:rPr>
          <w:commentReference w:id="57"/>
        </w:r>
        <w:r w:rsidR="00342B4E">
          <w:rPr>
            <w:rFonts w:cstheme="minorHAnsi"/>
            <w:color w:val="201F1E"/>
            <w:bdr w:val="none" w:sz="0" w:space="0" w:color="auto" w:frame="1"/>
          </w:rPr>
          <w:t xml:space="preserve">. </w:t>
        </w:r>
      </w:ins>
      <w:r w:rsidRPr="001034D2">
        <w:rPr>
          <w:rFonts w:cstheme="minorHAnsi"/>
          <w:color w:val="201F1E"/>
          <w:bdr w:val="none" w:sz="0" w:space="0" w:color="auto" w:frame="1"/>
        </w:rPr>
        <w:t>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w:t>
      </w:r>
      <w:r w:rsidRPr="001034D2">
        <w:rPr>
          <w:rFonts w:cstheme="minorHAnsi"/>
          <w:color w:val="201F1E"/>
          <w:bdr w:val="none" w:sz="0" w:space="0" w:color="auto" w:frame="1"/>
        </w:rPr>
        <w:lastRenderedPageBreak/>
        <w:t xml:space="preserve">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was 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w:t>
      </w:r>
      <w:del w:id="58" w:author="Tom Gaunt" w:date="2022-02-18T15:16:00Z">
        <w:r w:rsidRPr="001034D2" w:rsidDel="006F0C62">
          <w:rPr>
            <w:rFonts w:cstheme="minorHAnsi"/>
            <w:color w:val="201F1E"/>
            <w:bdr w:val="none" w:sz="0" w:space="0" w:color="auto" w:frame="1"/>
          </w:rPr>
          <w:delText>r</w:delText>
        </w:r>
      </w:del>
      <w:ins w:id="59" w:author="Tom Gaunt" w:date="2022-02-18T15:16:00Z">
        <w:r w:rsidR="006F0C62">
          <w:rPr>
            <w:rFonts w:cstheme="minorHAnsi"/>
            <w:color w:val="201F1E"/>
            <w:bdr w:val="none" w:sz="0" w:space="0" w:color="auto" w:frame="1"/>
          </w:rPr>
          <w:t>f</w:t>
        </w:r>
      </w:ins>
      <w:r w:rsidRPr="001034D2">
        <w:rPr>
          <w:rFonts w:cstheme="minorHAnsi"/>
          <w:color w:val="201F1E"/>
          <w:bdr w:val="none" w:sz="0" w:space="0" w:color="auto" w:frame="1"/>
        </w:rPr>
        <w:t xml:space="preserve"> labour and birth) care consist of detailed and specified monitoring over a defined period of </w:t>
      </w:r>
      <w:commentRangeStart w:id="60"/>
      <w:commentRangeStart w:id="61"/>
      <w:r w:rsidRPr="001034D2">
        <w:rPr>
          <w:rFonts w:cstheme="minorHAnsi"/>
          <w:color w:val="201F1E"/>
          <w:bdr w:val="none" w:sz="0" w:space="0" w:color="auto" w:frame="1"/>
        </w:rPr>
        <w:t>time</w:t>
      </w:r>
      <w:commentRangeEnd w:id="60"/>
      <w:r w:rsidR="00772E39">
        <w:rPr>
          <w:rStyle w:val="CommentReference"/>
        </w:rPr>
        <w:commentReference w:id="60"/>
      </w:r>
      <w:commentRangeEnd w:id="61"/>
      <w:r w:rsidR="006F0C62">
        <w:rPr>
          <w:rStyle w:val="CommentReference"/>
        </w:rPr>
        <w:commentReference w:id="61"/>
      </w:r>
      <w:r w:rsidRPr="001034D2">
        <w:rPr>
          <w:rFonts w:cstheme="minorHAnsi"/>
          <w:color w:val="201F1E"/>
          <w:bdr w:val="none" w:sz="0" w:space="0" w:color="auto" w:frame="1"/>
        </w:rPr>
        <w:t>.</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3735C048"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prediction of HIE</w:t>
      </w:r>
      <w:ins w:id="62" w:author="Neil Pearce" w:date="2022-02-11T11:34:00Z">
        <w:r w:rsidR="00772E39">
          <w:rPr>
            <w:rFonts w:eastAsia="Times New Roman" w:cstheme="minorHAnsi"/>
            <w:bdr w:val="none" w:sz="0" w:space="0" w:color="auto" w:frame="1"/>
            <w:lang w:eastAsia="en-GB"/>
          </w:rPr>
          <w:t>,</w:t>
        </w:r>
      </w:ins>
      <w:r w:rsidR="000C3100" w:rsidRPr="009F61F5">
        <w:rPr>
          <w:rFonts w:eastAsia="Times New Roman" w:cstheme="minorHAnsi"/>
          <w:bdr w:val="none" w:sz="0" w:space="0" w:color="auto" w:frame="1"/>
          <w:lang w:eastAsia="en-GB"/>
        </w:rPr>
        <w:t xml:space="preserve"> as an exemplar</w:t>
      </w:r>
      <w:ins w:id="63" w:author="Neil Pearce" w:date="2022-02-11T11:34:00Z">
        <w:r w:rsidR="00772E39">
          <w:rPr>
            <w:rFonts w:eastAsia="Times New Roman" w:cstheme="minorHAnsi"/>
            <w:bdr w:val="none" w:sz="0" w:space="0" w:color="auto" w:frame="1"/>
            <w:lang w:eastAsia="en-GB"/>
          </w:rPr>
          <w:t xml:space="preserve"> of the potential of </w:t>
        </w:r>
      </w:ins>
      <w:ins w:id="64" w:author="Neil Pearce" w:date="2022-02-11T11:35:00Z">
        <w:r w:rsidR="00772E39">
          <w:rPr>
            <w:rFonts w:eastAsia="Times New Roman" w:cstheme="minorHAnsi"/>
            <w:bdr w:val="none" w:sz="0" w:space="0" w:color="auto" w:frame="1"/>
            <w:lang w:eastAsia="en-GB"/>
          </w:rPr>
          <w:t>health record clinic data to improve risk prediction</w:t>
        </w:r>
      </w:ins>
      <w:r w:rsidR="000C3100" w:rsidRPr="009F61F5">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commentRangeStart w:id="65"/>
      <w:r w:rsidRPr="00C81F80">
        <w:t>Participants</w:t>
      </w:r>
      <w:commentRangeEnd w:id="65"/>
      <w:r w:rsidR="003463CB">
        <w:rPr>
          <w:rStyle w:val="CommentReference"/>
          <w:rFonts w:asciiTheme="minorHAnsi" w:eastAsiaTheme="minorHAnsi" w:hAnsiTheme="minorHAnsi" w:cstheme="minorBidi"/>
          <w:color w:val="auto"/>
        </w:rPr>
        <w:commentReference w:id="65"/>
      </w:r>
    </w:p>
    <w:p w14:paraId="5658C5A7" w14:textId="26A36AC4" w:rsidR="00044952" w:rsidRPr="00C81F80" w:rsidRDefault="00044952" w:rsidP="00172234">
      <w:pPr>
        <w:rPr>
          <w:rFonts w:cstheme="minorHAnsi"/>
        </w:rPr>
      </w:pPr>
    </w:p>
    <w:p w14:paraId="31D6AC66" w14:textId="4043281A"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D07A1B">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3]","plainTextFormattedCitation":"[23]","previouslyFormattedCitation":"[23]"},"properties":{"noteIndex":0},"schema":"https://github.com/citation-style-language/schema/raw/master/csl-citation.json"}</w:instrText>
      </w:r>
      <w:r w:rsidR="0050137B">
        <w:rPr>
          <w:rFonts w:cstheme="minorHAnsi"/>
        </w:rPr>
        <w:fldChar w:fldCharType="separate"/>
      </w:r>
      <w:r w:rsidR="0050137B" w:rsidRPr="0050137B">
        <w:rPr>
          <w:rFonts w:cstheme="minorHAnsi"/>
          <w:noProof/>
        </w:rPr>
        <w:t>[23]</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C58C62A"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xml:space="preserve">, hypertonia, jitteriness, hypotonia, abnormal reflexes, or abnormal cry; after having a </w:t>
      </w:r>
      <w:r w:rsidRPr="00C81F80">
        <w:rPr>
          <w:rFonts w:cstheme="minorHAnsi"/>
        </w:rPr>
        <w:lastRenderedPageBreak/>
        <w:t>low 5 minute Apgar score (&lt;</w:t>
      </w:r>
      <w:commentRangeStart w:id="66"/>
      <w:commentRangeStart w:id="67"/>
      <w:r w:rsidRPr="00C81F80">
        <w:rPr>
          <w:rFonts w:cstheme="minorHAnsi"/>
        </w:rPr>
        <w:t>7</w:t>
      </w:r>
      <w:commentRangeEnd w:id="66"/>
      <w:r w:rsidRPr="00C81F80">
        <w:rPr>
          <w:rStyle w:val="CommentReference"/>
        </w:rPr>
        <w:commentReference w:id="66"/>
      </w:r>
      <w:commentRangeEnd w:id="67"/>
      <w:r w:rsidR="00376588" w:rsidRPr="00C81F80">
        <w:rPr>
          <w:rStyle w:val="CommentReference"/>
        </w:rPr>
        <w:commentReference w:id="67"/>
      </w:r>
      <w:r w:rsidRPr="00C81F80">
        <w:rPr>
          <w:rFonts w:cstheme="minorHAnsi"/>
        </w:rPr>
        <w:t xml:space="preserve">) </w:t>
      </w:r>
      <w:r w:rsidRPr="00C81F80">
        <w:rPr>
          <w:rFonts w:cstheme="minorHAnsi"/>
        </w:rPr>
        <w:fldChar w:fldCharType="begin" w:fldLock="1"/>
      </w:r>
      <w:r w:rsidR="00D07A1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0137B" w:rsidRPr="0050137B">
        <w:rPr>
          <w:rFonts w:cstheme="minorHAnsi"/>
          <w:noProof/>
        </w:rPr>
        <w:t>[24]</w:t>
      </w:r>
      <w:r w:rsidRPr="00C81F80">
        <w:rPr>
          <w:rFonts w:cstheme="minorHAnsi"/>
        </w:rPr>
        <w:fldChar w:fldCharType="end"/>
      </w:r>
      <w:r w:rsidRPr="00C81F80">
        <w:rPr>
          <w:rFonts w:cstheme="minorHAnsi"/>
        </w:rPr>
        <w:t>.</w:t>
      </w:r>
      <w:ins w:id="68" w:author="David Odd" w:date="2022-02-17T17:42:00Z">
        <w:r w:rsidR="00FA0EF7">
          <w:rPr>
            <w:rFonts w:cstheme="minorHAnsi"/>
          </w:rPr>
          <w:t xml:space="preserve"> Data was collected </w:t>
        </w:r>
        <w:r w:rsidR="00E56C42">
          <w:rPr>
            <w:rFonts w:cstheme="minorHAnsi"/>
          </w:rPr>
          <w:t xml:space="preserve">by </w:t>
        </w:r>
      </w:ins>
      <w:ins w:id="69" w:author="David Odd" w:date="2022-02-17T17:43:00Z">
        <w:r w:rsidR="00E56C42" w:rsidRPr="00E56C42">
          <w:rPr>
            <w:rFonts w:cstheme="minorHAnsi"/>
          </w:rPr>
          <w:t>independent observers</w:t>
        </w:r>
        <w:r w:rsidR="00E56C42">
          <w:rPr>
            <w:rFonts w:cstheme="minorHAnsi"/>
          </w:rPr>
          <w:t xml:space="preserve"> onto dedicated</w:t>
        </w:r>
        <w:r w:rsidR="00EF26D1">
          <w:rPr>
            <w:rFonts w:cstheme="minorHAnsi"/>
          </w:rPr>
          <w:t xml:space="preserve"> </w:t>
        </w:r>
        <w:r w:rsidR="00E56C42" w:rsidRPr="00E56C42">
          <w:rPr>
            <w:rFonts w:cstheme="minorHAnsi"/>
          </w:rPr>
          <w:t>data forms</w:t>
        </w:r>
        <w:r w:rsidR="00EF26D1">
          <w:rPr>
            <w:rFonts w:cstheme="minorHAnsi"/>
          </w:rPr>
          <w:t xml:space="preserve"> inde</w:t>
        </w:r>
      </w:ins>
      <w:ins w:id="70" w:author="David Odd" w:date="2022-02-17T17:44:00Z">
        <w:r w:rsidR="00EF26D1">
          <w:rPr>
            <w:rFonts w:cstheme="minorHAnsi"/>
          </w:rPr>
          <w:t>pende</w:t>
        </w:r>
      </w:ins>
      <w:ins w:id="71" w:author="David Odd" w:date="2022-02-17T17:43:00Z">
        <w:r w:rsidR="00EF26D1">
          <w:rPr>
            <w:rFonts w:cstheme="minorHAnsi"/>
          </w:rPr>
          <w:t>ntly of the clinician team</w:t>
        </w:r>
      </w:ins>
      <w:ins w:id="72" w:author="David Odd" w:date="2022-02-17T17:44:00Z">
        <w:r w:rsidR="00EF26D1">
          <w:rPr>
            <w:rFonts w:cstheme="minorHAnsi"/>
          </w:rPr>
          <w:t>.</w:t>
        </w:r>
      </w:ins>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7397022E"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73"/>
      <w:commentRangeStart w:id="74"/>
      <w:commentRangeStart w:id="75"/>
      <w:commentRangeStart w:id="76"/>
      <w:r w:rsidRPr="00C81F80">
        <w:rPr>
          <w:rFonts w:cstheme="minorHAnsi"/>
        </w:rPr>
        <w:t>1965</w:t>
      </w:r>
      <w:commentRangeEnd w:id="73"/>
      <w:r w:rsidRPr="00C81F80">
        <w:rPr>
          <w:rStyle w:val="CommentReference"/>
        </w:rPr>
        <w:commentReference w:id="73"/>
      </w:r>
      <w:commentRangeEnd w:id="74"/>
      <w:r w:rsidR="003D34C4">
        <w:rPr>
          <w:rStyle w:val="CommentReference"/>
        </w:rPr>
        <w:commentReference w:id="74"/>
      </w:r>
      <w:commentRangeEnd w:id="75"/>
      <w:r w:rsidR="00C44C2E">
        <w:rPr>
          <w:rStyle w:val="CommentReference"/>
        </w:rPr>
        <w:commentReference w:id="75"/>
      </w:r>
      <w:commentRangeEnd w:id="76"/>
      <w:r w:rsidR="003463CB">
        <w:rPr>
          <w:rStyle w:val="CommentReference"/>
        </w:rPr>
        <w:commentReference w:id="7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ins w:id="77" w:author="David Odd" w:date="2022-02-17T17:46:00Z">
        <w:r w:rsidR="00A66473">
          <w:rPr>
            <w:rFonts w:cstheme="minorHAnsi"/>
          </w:rPr>
          <w:t xml:space="preserve"> The earlier pregnancies were used for training to </w:t>
        </w:r>
        <w:r w:rsidR="00C44C2E">
          <w:rPr>
            <w:rFonts w:cstheme="minorHAnsi"/>
          </w:rPr>
          <w:t>emulate the use of exis</w:t>
        </w:r>
      </w:ins>
      <w:ins w:id="78" w:author="David Odd" w:date="2022-02-17T17:47:00Z">
        <w:r w:rsidR="00C44C2E">
          <w:rPr>
            <w:rFonts w:cstheme="minorHAnsi"/>
          </w:rPr>
          <w:t xml:space="preserve">ting records in predicting future events. </w:t>
        </w:r>
      </w:ins>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 xml:space="preserve">ariables were excluded if they contained </w:t>
      </w:r>
      <w:commentRangeStart w:id="79"/>
      <w:r w:rsidR="004A2A96" w:rsidRPr="00C81F80">
        <w:rPr>
          <w:rFonts w:cstheme="minorHAnsi"/>
        </w:rPr>
        <w:t>&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w:t>
      </w:r>
      <w:commentRangeEnd w:id="79"/>
      <w:r w:rsidR="004239ED">
        <w:rPr>
          <w:rStyle w:val="CommentReference"/>
        </w:rPr>
        <w:commentReference w:id="79"/>
      </w:r>
      <w:r w:rsidR="004A2A96" w:rsidRPr="00C81F80">
        <w:rPr>
          <w:rFonts w:cstheme="minorHAnsi"/>
        </w:rPr>
        <w:t xml:space="preserve">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7D0654D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D07A1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5]","plainTextFormattedCitation":"[25]","previouslyFormattedCitation":"[25]"},"properties":{"noteIndex":0},"schema":"https://github.com/citation-style-language/schema/raw/master/csl-citation.json"}</w:instrText>
      </w:r>
      <w:r w:rsidRPr="00C81F80">
        <w:rPr>
          <w:rFonts w:cstheme="minorHAnsi"/>
        </w:rPr>
        <w:fldChar w:fldCharType="separate"/>
      </w:r>
      <w:r w:rsidR="0050137B" w:rsidRPr="0050137B">
        <w:rPr>
          <w:rFonts w:cstheme="minorHAnsi"/>
          <w:noProof/>
        </w:rPr>
        <w:t>[25]</w:t>
      </w:r>
      <w:r w:rsidRPr="00C81F80">
        <w:rPr>
          <w:rFonts w:cstheme="minorHAnsi"/>
        </w:rPr>
        <w:fldChar w:fldCharType="end"/>
      </w:r>
      <w:r w:rsidRPr="00C81F80">
        <w:rPr>
          <w:rFonts w:cstheme="minorHAnsi"/>
        </w:rPr>
        <w:t xml:space="preserve">. Prediction models were subsequently developed using </w:t>
      </w:r>
      <w:commentRangeStart w:id="80"/>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w:t>
      </w:r>
      <w:commentRangeEnd w:id="80"/>
      <w:r w:rsidR="004239ED">
        <w:rPr>
          <w:rStyle w:val="CommentReference"/>
        </w:rPr>
        <w:commentReference w:id="80"/>
      </w:r>
      <w:r w:rsidRPr="00C81F80">
        <w:rPr>
          <w:rFonts w:cstheme="minorHAnsi"/>
        </w:rPr>
        <w:t xml:space="preserve">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 xml:space="preserve">Logistic regression with L1 (LASSO) or L1 &amp; </w:t>
      </w:r>
      <w:commentRangeStart w:id="81"/>
      <w:r w:rsidRPr="00C81F80">
        <w:rPr>
          <w:rFonts w:cstheme="minorHAnsi"/>
        </w:rPr>
        <w:t>L2</w:t>
      </w:r>
      <w:commentRangeEnd w:id="81"/>
      <w:r w:rsidR="00C81677">
        <w:rPr>
          <w:rStyle w:val="CommentReference"/>
        </w:rPr>
        <w:commentReference w:id="81"/>
      </w:r>
      <w:r w:rsidRPr="00C81F80">
        <w:rPr>
          <w:rFonts w:cstheme="minorHAnsi"/>
        </w:rPr>
        <w:t xml:space="preserve"> (Elastic-Net) regularisation penalties was trained using five-fold cross-validation to determine the optimal value of alpha. The Elastic-</w:t>
      </w:r>
      <w:r w:rsidRPr="00C81F80">
        <w:rPr>
          <w:rFonts w:cstheme="minorHAnsi"/>
        </w:rPr>
        <w:lastRenderedPageBreak/>
        <w:t>Net mixing parameter (</w:t>
      </w:r>
      <w:commentRangeStart w:id="82"/>
      <w:r w:rsidRPr="00C81F80">
        <w:rPr>
          <w:rFonts w:cstheme="minorHAnsi"/>
        </w:rPr>
        <w:t>l1</w:t>
      </w:r>
      <w:commentRangeEnd w:id="82"/>
      <w:r w:rsidR="00C81677">
        <w:rPr>
          <w:rStyle w:val="CommentReference"/>
        </w:rPr>
        <w:commentReference w:id="82"/>
      </w:r>
      <w:r w:rsidRPr="00C81F80">
        <w:rPr>
          <w:rFonts w:cstheme="minorHAnsi"/>
        </w:rPr>
        <w:t>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commentRangeStart w:id="83"/>
      <w:r w:rsidRPr="00C81F80">
        <w:rPr>
          <w:i/>
          <w:iCs/>
        </w:rPr>
        <w:t>Extra-trees classifier</w:t>
      </w:r>
      <w:r w:rsidR="00FE15FC">
        <w:rPr>
          <w:i/>
          <w:iCs/>
        </w:rPr>
        <w:t xml:space="preserve"> </w:t>
      </w:r>
      <w:commentRangeEnd w:id="83"/>
      <w:r w:rsidR="00EC3F19">
        <w:rPr>
          <w:rStyle w:val="CommentReference"/>
        </w:rPr>
        <w:commentReference w:id="83"/>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5EDA2FC4" w:rsidR="005C7DF0" w:rsidRPr="00C81F80" w:rsidRDefault="005C7DF0" w:rsidP="005C7DF0">
      <w:pPr>
        <w:rPr>
          <w:rFonts w:cstheme="minorHAnsi"/>
        </w:rPr>
      </w:pPr>
      <w:r w:rsidRPr="00C81F80">
        <w:rPr>
          <w:rFonts w:cstheme="minorHAnsi"/>
        </w:rPr>
        <w:t xml:space="preserve">The feature importance metric obtained from an </w:t>
      </w:r>
      <w:ins w:id="84" w:author="Tom Gaunt" w:date="2022-02-18T15:28:00Z">
        <w:r w:rsidR="00EC3F19">
          <w:rPr>
            <w:rFonts w:cstheme="minorHAnsi"/>
          </w:rPr>
          <w:t>E</w:t>
        </w:r>
      </w:ins>
      <w:del w:id="85" w:author="Tom Gaunt" w:date="2022-02-18T15:28:00Z">
        <w:r w:rsidRPr="00C81F80" w:rsidDel="00EC3F19">
          <w:rPr>
            <w:rFonts w:cstheme="minorHAnsi"/>
          </w:rPr>
          <w:delText>e</w:delText>
        </w:r>
      </w:del>
      <w:r w:rsidRPr="00C81F80">
        <w:rPr>
          <w:rFonts w:cstheme="minorHAnsi"/>
        </w:rPr>
        <w:t>xtra-trees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9920A62" w:rsidR="005C7DF0" w:rsidRPr="00C81F80" w:rsidRDefault="005C7DF0" w:rsidP="005C7DF0">
      <w:pPr>
        <w:rPr>
          <w:rFonts w:cstheme="minorHAnsi"/>
        </w:rPr>
      </w:pPr>
      <w:r w:rsidRPr="00C81F80">
        <w:rPr>
          <w:rFonts w:cstheme="minorHAnsi"/>
        </w:rPr>
        <w:t xml:space="preserve">The linear SVC was trained with five-fold cross-validation using the AUC metric. The default L1 penalty term (C=1.0) was applied to shrink weak coefficients to zero. The coefficients were taken as a measure of feature importance (absolute value; smallest </w:t>
      </w:r>
      <w:ins w:id="86" w:author="Tom Gaunt" w:date="2022-02-18T15:29:00Z">
        <w:r w:rsidR="00EC3F19">
          <w:rPr>
            <w:rFonts w:cstheme="minorHAnsi"/>
          </w:rPr>
          <w:t xml:space="preserve">is </w:t>
        </w:r>
      </w:ins>
      <w:r w:rsidRPr="00C81F80">
        <w:rPr>
          <w:rFonts w:cstheme="minorHAnsi"/>
        </w:rPr>
        <w:t>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23E09651" w14:textId="475443B3" w:rsidR="00465DEF" w:rsidRPr="00C81F80" w:rsidRDefault="0058195F" w:rsidP="00465DEF">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t xml:space="preserve"> </w:t>
      </w:r>
      <w:r w:rsidR="00A92ADA">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A92ADA">
        <w:fldChar w:fldCharType="separate"/>
      </w:r>
      <w:r w:rsidR="0050137B" w:rsidRPr="0050137B">
        <w:rPr>
          <w:noProof/>
        </w:rPr>
        <w:t>[26]</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w:t>
      </w:r>
      <w:ins w:id="87" w:author="Tom Gaunt" w:date="2022-02-18T15:29:00Z">
        <w:r w:rsidR="00EC3F19">
          <w:t xml:space="preserve">area </w:t>
        </w:r>
      </w:ins>
      <w:r w:rsidR="00465DEF" w:rsidRPr="00C81F80">
        <w:t xml:space="preserve">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D07A1B">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7]","plainTextFormattedCitation":"[27]","previouslyFormattedCitation":"[27]"},"properties":{"noteIndex":0},"schema":"https://github.com/citation-style-language/schema/raw/master/csl-citation.json"}</w:instrText>
      </w:r>
      <w:r w:rsidR="00A92ADA">
        <w:rPr>
          <w:rFonts w:cstheme="minorHAnsi"/>
        </w:rPr>
        <w:fldChar w:fldCharType="separate"/>
      </w:r>
      <w:r w:rsidR="0050137B" w:rsidRPr="0050137B">
        <w:rPr>
          <w:rFonts w:cstheme="minorHAnsi"/>
          <w:noProof/>
        </w:rPr>
        <w:t>[27]</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172234"/>
    <w:p w14:paraId="48A1C4A2" w14:textId="5A6952EA" w:rsidR="001D3065" w:rsidRDefault="00347D3F" w:rsidP="00172234">
      <w:pPr>
        <w:rPr>
          <w:rFonts w:cstheme="minorHAnsi"/>
        </w:rPr>
      </w:pPr>
      <w:r w:rsidRPr="00C81F80">
        <w:t>Foll</w:t>
      </w:r>
      <w:r w:rsidR="004B06DC">
        <w:t>ow</w:t>
      </w:r>
      <w:r w:rsidRPr="00C81F80">
        <w:t xml:space="preserve"> on analyses were performed with default hyperparameters using </w:t>
      </w:r>
      <w:ins w:id="88" w:author="Tom Gaunt" w:date="2022-02-18T15:31:00Z">
        <w:r w:rsidR="00EC3F19">
          <w:rPr>
            <w:rFonts w:cstheme="minorHAnsi"/>
          </w:rPr>
          <w:t>R</w:t>
        </w:r>
      </w:ins>
      <w:del w:id="89" w:author="Tom Gaunt" w:date="2022-02-18T15:31:00Z">
        <w:r w:rsidRPr="00C81F80" w:rsidDel="00EC3F19">
          <w:rPr>
            <w:rFonts w:cstheme="minorHAnsi"/>
          </w:rPr>
          <w:delText>r</w:delText>
        </w:r>
      </w:del>
      <w:r w:rsidRPr="00C81F80">
        <w:rPr>
          <w:rFonts w:cstheme="minorHAnsi"/>
        </w:rPr>
        <w:t>andom forest</w:t>
      </w:r>
      <w:ins w:id="90" w:author="Tom Gaunt" w:date="2022-02-18T15:31:00Z">
        <w:r w:rsidR="00EC3F19">
          <w:rPr>
            <w:rFonts w:cstheme="minorHAnsi"/>
          </w:rPr>
          <w:t>s</w:t>
        </w:r>
      </w:ins>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B757A6">
        <w:fldChar w:fldCharType="separate"/>
      </w:r>
      <w:r w:rsidR="0050137B" w:rsidRPr="0050137B">
        <w:rPr>
          <w:noProof/>
        </w:rPr>
        <w:t>[26]</w:t>
      </w:r>
      <w:r w:rsidR="00B757A6">
        <w:fldChar w:fldCharType="end"/>
      </w:r>
      <w:r w:rsidR="00F7794C">
        <w:t xml:space="preserve"> (v0.23.2)</w:t>
      </w:r>
      <w:r w:rsidRPr="00C81F80">
        <w:rPr>
          <w:rFonts w:cstheme="minorHAnsi"/>
        </w:rPr>
        <w:t xml:space="preserve"> and </w:t>
      </w:r>
      <w:ins w:id="91" w:author="Tom Gaunt" w:date="2022-02-18T15:31:00Z">
        <w:r w:rsidR="00EC3F19">
          <w:rPr>
            <w:rFonts w:cstheme="minorHAnsi"/>
          </w:rPr>
          <w:t xml:space="preserve">a </w:t>
        </w:r>
      </w:ins>
      <w:r w:rsidRPr="00C81F80">
        <w:rPr>
          <w:rFonts w:cstheme="minorHAnsi"/>
        </w:rPr>
        <w:t>neural network (one hidden layer with number of nodes equal to number of predictors using the rectified linear activation function and Adam optimiser</w:t>
      </w:r>
      <w:ins w:id="92" w:author="Tom Gaunt" w:date="2022-02-18T15:31:00Z">
        <w:r w:rsidR="00EC3F19">
          <w:rPr>
            <w:rFonts w:cstheme="minorHAnsi"/>
          </w:rPr>
          <w:t>,</w:t>
        </w:r>
      </w:ins>
      <w:r w:rsidRPr="00C81F80">
        <w:rPr>
          <w:rFonts w:cstheme="minorHAnsi"/>
        </w:rPr>
        <w:t xml:space="preserve">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D07A1B">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28]","plainTextFormattedCitation":"[28]","previouslyFormattedCitation":"[28]"},"properties":{"noteIndex":0},"schema":"https://github.com/citation-style-language/schema/raw/master/csl-citation.json"}</w:instrText>
      </w:r>
      <w:r w:rsidR="00B757A6">
        <w:rPr>
          <w:rFonts w:cstheme="minorHAnsi"/>
        </w:rPr>
        <w:fldChar w:fldCharType="separate"/>
      </w:r>
      <w:r w:rsidR="0050137B" w:rsidRPr="0050137B">
        <w:rPr>
          <w:rFonts w:cstheme="minorHAnsi"/>
          <w:noProof/>
        </w:rPr>
        <w:t>[28]</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3FC90ECB" w:rsidR="00F27DC2" w:rsidRPr="00355218" w:rsidRDefault="00F27DC2" w:rsidP="00172234">
      <w:pPr>
        <w:rPr>
          <w:rFonts w:cstheme="minorHAnsi"/>
          <w:rPrChange w:id="93" w:author="Neil Pearce" w:date="2022-02-11T11:42:00Z">
            <w:rPr>
              <w:rFonts w:cstheme="minorHAnsi"/>
              <w:b/>
            </w:rPr>
          </w:rPrChange>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w:t>
      </w:r>
      <w:del w:id="94" w:author="Neil Pearce" w:date="2022-02-11T11:42:00Z">
        <w:r w:rsidRPr="00C81F80" w:rsidDel="00355218">
          <w:rPr>
            <w:rFonts w:cstheme="minorHAnsi"/>
          </w:rPr>
          <w:delText xml:space="preserve">less </w:delText>
        </w:r>
      </w:del>
      <w:ins w:id="95" w:author="Neil Pearce" w:date="2022-02-11T11:42:00Z">
        <w:r w:rsidR="00355218">
          <w:rPr>
            <w:rFonts w:cstheme="minorHAnsi"/>
          </w:rPr>
          <w:t>younger</w:t>
        </w:r>
        <w:r w:rsidR="00355218" w:rsidRPr="00C81F80">
          <w:rPr>
            <w:rFonts w:cstheme="minorHAnsi"/>
          </w:rPr>
          <w:t xml:space="preserve"> </w:t>
        </w:r>
      </w:ins>
      <w:r w:rsidRPr="00C81F80">
        <w:rPr>
          <w:rFonts w:cstheme="minorHAnsi"/>
        </w:rPr>
        <w:t>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173EE6A7" w14:textId="24B16005" w:rsidR="00260736" w:rsidRPr="00C81F80" w:rsidRDefault="00F27DC2" w:rsidP="008070DF">
      <w:pPr>
        <w:rPr>
          <w:ins w:id="96" w:author="David Odd" w:date="2022-02-18T12:46:00Z"/>
          <w:rFonts w:cstheme="minorHAnsi"/>
        </w:rPr>
      </w:pPr>
      <w:r w:rsidRPr="00B67BB7">
        <w:rPr>
          <w:rFonts w:cstheme="minorHAnsi"/>
          <w:highlight w:val="yellow"/>
          <w:rPrChange w:id="97" w:author="David Odd" w:date="2022-02-17T18:01:00Z">
            <w:rPr>
              <w:rFonts w:cstheme="minorHAnsi"/>
            </w:rPr>
          </w:rPrChange>
        </w:rPr>
        <w:t xml:space="preserve">Table </w:t>
      </w:r>
      <w:r w:rsidR="006B2ED1" w:rsidRPr="00B67BB7">
        <w:rPr>
          <w:rFonts w:cstheme="minorHAnsi"/>
          <w:highlight w:val="yellow"/>
          <w:rPrChange w:id="98" w:author="David Odd" w:date="2022-02-17T18:01:00Z">
            <w:rPr>
              <w:rFonts w:cstheme="minorHAnsi"/>
            </w:rPr>
          </w:rPrChange>
        </w:rPr>
        <w:t>1</w:t>
      </w:r>
      <w:r w:rsidRPr="00B67BB7">
        <w:rPr>
          <w:rFonts w:cstheme="minorHAnsi"/>
          <w:highlight w:val="yellow"/>
          <w:rPrChange w:id="99" w:author="David Odd" w:date="2022-02-17T18:01:00Z">
            <w:rPr>
              <w:rFonts w:cstheme="minorHAnsi"/>
            </w:rPr>
          </w:rPrChange>
        </w:rPr>
        <w:t xml:space="preserve"> shows </w:t>
      </w:r>
      <w:del w:id="100" w:author="Neil Pearce" w:date="2022-02-11T12:24:00Z">
        <w:r w:rsidRPr="00B67BB7" w:rsidDel="0012374E">
          <w:rPr>
            <w:rFonts w:cstheme="minorHAnsi"/>
            <w:highlight w:val="yellow"/>
            <w:rPrChange w:id="101" w:author="David Odd" w:date="2022-02-17T18:01:00Z">
              <w:rPr>
                <w:rFonts w:cstheme="minorHAnsi"/>
              </w:rPr>
            </w:rPrChange>
          </w:rPr>
          <w:delText>the demographics of the population, split</w:delText>
        </w:r>
      </w:del>
      <w:ins w:id="102" w:author="Neil Pearce" w:date="2022-02-11T12:24:00Z">
        <w:r w:rsidR="0012374E" w:rsidRPr="00B67BB7">
          <w:rPr>
            <w:rFonts w:cstheme="minorHAnsi"/>
            <w:highlight w:val="yellow"/>
            <w:rPrChange w:id="103" w:author="David Odd" w:date="2022-02-17T18:01:00Z">
              <w:rPr>
                <w:rFonts w:cstheme="minorHAnsi"/>
              </w:rPr>
            </w:rPrChange>
          </w:rPr>
          <w:t>characteristics of mothers and infants</w:t>
        </w:r>
      </w:ins>
      <w:r w:rsidRPr="00B67BB7">
        <w:rPr>
          <w:rFonts w:cstheme="minorHAnsi"/>
          <w:highlight w:val="yellow"/>
          <w:rPrChange w:id="104" w:author="David Odd" w:date="2022-02-17T18:01:00Z">
            <w:rPr>
              <w:rFonts w:cstheme="minorHAnsi"/>
            </w:rPr>
          </w:rPrChange>
        </w:rPr>
        <w:t xml:space="preserve"> by HIE status. </w:t>
      </w:r>
      <w:r w:rsidR="002273D4" w:rsidRPr="00B67BB7">
        <w:rPr>
          <w:rFonts w:cstheme="minorHAnsi"/>
          <w:highlight w:val="yellow"/>
          <w:rPrChange w:id="105" w:author="David Odd" w:date="2022-02-17T18:01:00Z">
            <w:rPr>
              <w:rFonts w:cstheme="minorHAnsi"/>
            </w:rPr>
          </w:rPrChange>
        </w:rPr>
        <w:t>Overall,</w:t>
      </w:r>
      <w:r w:rsidRPr="00B67BB7">
        <w:rPr>
          <w:rFonts w:cstheme="minorHAnsi"/>
          <w:highlight w:val="yellow"/>
          <w:rPrChange w:id="106" w:author="David Odd" w:date="2022-02-17T18:01:00Z">
            <w:rPr>
              <w:rFonts w:cstheme="minorHAnsi"/>
            </w:rPr>
          </w:rPrChange>
        </w:rPr>
        <w:t xml:space="preserve"> 209 (0.5%) had evidence of HIE, 549 (1.4%) died in </w:t>
      </w:r>
      <w:ins w:id="107" w:author="Tom Gaunt" w:date="2022-02-18T15:31:00Z">
        <w:r w:rsidR="00EC3F19">
          <w:rPr>
            <w:rFonts w:cstheme="minorHAnsi"/>
            <w:highlight w:val="yellow"/>
          </w:rPr>
          <w:t xml:space="preserve">the </w:t>
        </w:r>
      </w:ins>
      <w:r w:rsidRPr="00B67BB7">
        <w:rPr>
          <w:rFonts w:cstheme="minorHAnsi"/>
          <w:highlight w:val="yellow"/>
          <w:rPrChange w:id="108" w:author="David Odd" w:date="2022-02-17T18:01:00Z">
            <w:rPr>
              <w:rFonts w:cstheme="minorHAnsi"/>
            </w:rPr>
          </w:rPrChange>
        </w:rPr>
        <w:t xml:space="preserve">perinatal period, 1228 (3.1%) had a low Apgar score at 5 minutes and 2013 (5.1%) required resuscitation after birth. </w:t>
      </w:r>
      <w:ins w:id="109" w:author="David Odd" w:date="2022-02-18T12:46:00Z">
        <w:r w:rsidR="008D4E95">
          <w:rPr>
            <w:rFonts w:cstheme="minorHAnsi"/>
            <w:highlight w:val="yellow"/>
          </w:rPr>
          <w:t xml:space="preserve">Measures varied by many of the </w:t>
        </w:r>
      </w:ins>
      <w:ins w:id="110" w:author="David Odd" w:date="2022-02-18T12:55:00Z">
        <w:r w:rsidR="00220AD1">
          <w:rPr>
            <w:rFonts w:cstheme="minorHAnsi"/>
            <w:highlight w:val="yellow"/>
          </w:rPr>
          <w:t xml:space="preserve">demographic </w:t>
        </w:r>
      </w:ins>
      <w:ins w:id="111" w:author="David Odd" w:date="2022-02-18T12:46:00Z">
        <w:r w:rsidR="008D4E95">
          <w:rPr>
            <w:rFonts w:cstheme="minorHAnsi"/>
            <w:highlight w:val="yellow"/>
          </w:rPr>
          <w:t>measures recor</w:t>
        </w:r>
      </w:ins>
      <w:ins w:id="112" w:author="David Odd" w:date="2022-02-18T12:47:00Z">
        <w:r w:rsidR="008D4E95">
          <w:rPr>
            <w:rFonts w:cstheme="minorHAnsi"/>
            <w:highlight w:val="yellow"/>
          </w:rPr>
          <w:t xml:space="preserve">ded, </w:t>
        </w:r>
        <w:r w:rsidR="0041332F">
          <w:rPr>
            <w:rFonts w:cstheme="minorHAnsi"/>
            <w:highlight w:val="yellow"/>
          </w:rPr>
          <w:t xml:space="preserve">with </w:t>
        </w:r>
      </w:ins>
      <w:del w:id="113" w:author="David Odd" w:date="2022-02-18T12:47:00Z">
        <w:r w:rsidR="002273D4" w:rsidRPr="00B67BB7" w:rsidDel="0041332F">
          <w:rPr>
            <w:rFonts w:cstheme="minorHAnsi"/>
            <w:highlight w:val="yellow"/>
            <w:rPrChange w:id="114" w:author="David Odd" w:date="2022-02-17T18:01:00Z">
              <w:rPr>
                <w:rFonts w:cstheme="minorHAnsi"/>
              </w:rPr>
            </w:rPrChange>
          </w:rPr>
          <w:delText>Regarding</w:delText>
        </w:r>
        <w:r w:rsidRPr="00B67BB7" w:rsidDel="0041332F">
          <w:rPr>
            <w:rFonts w:cstheme="minorHAnsi"/>
            <w:highlight w:val="yellow"/>
            <w:rPrChange w:id="115" w:author="David Odd" w:date="2022-02-17T18:01:00Z">
              <w:rPr>
                <w:rFonts w:cstheme="minorHAnsi"/>
              </w:rPr>
            </w:rPrChange>
          </w:rPr>
          <w:delText xml:space="preserve"> antenatal factors, </w:delText>
        </w:r>
      </w:del>
      <w:r w:rsidRPr="00B67BB7">
        <w:rPr>
          <w:rFonts w:cstheme="minorHAnsi"/>
          <w:highlight w:val="yellow"/>
          <w:rPrChange w:id="116" w:author="David Odd" w:date="2022-02-17T18:01:00Z">
            <w:rPr>
              <w:rFonts w:cstheme="minorHAnsi"/>
            </w:rPr>
          </w:rPrChange>
        </w:rPr>
        <w:t xml:space="preserve">infants with HIE </w:t>
      </w:r>
      <w:del w:id="117" w:author="Tom Gaunt" w:date="2022-02-18T15:32:00Z">
        <w:r w:rsidRPr="00B67BB7" w:rsidDel="00EC3F19">
          <w:rPr>
            <w:rFonts w:cstheme="minorHAnsi"/>
            <w:highlight w:val="yellow"/>
            <w:rPrChange w:id="118" w:author="David Odd" w:date="2022-02-17T18:01:00Z">
              <w:rPr>
                <w:rFonts w:cstheme="minorHAnsi"/>
              </w:rPr>
            </w:rPrChange>
          </w:rPr>
          <w:delText xml:space="preserve">were </w:delText>
        </w:r>
      </w:del>
      <w:r w:rsidRPr="00B67BB7">
        <w:rPr>
          <w:rFonts w:cstheme="minorHAnsi"/>
          <w:highlight w:val="yellow"/>
          <w:rPrChange w:id="119" w:author="David Odd" w:date="2022-02-17T18:01:00Z">
            <w:rPr>
              <w:rFonts w:cstheme="minorHAnsi"/>
            </w:rPr>
          </w:rPrChange>
        </w:rPr>
        <w:t xml:space="preserve">more likely to have </w:t>
      </w:r>
      <w:ins w:id="120" w:author="David Odd" w:date="2022-02-18T12:54:00Z">
        <w:r w:rsidR="00AC7E89">
          <w:rPr>
            <w:rFonts w:cstheme="minorHAnsi"/>
            <w:highlight w:val="yellow"/>
          </w:rPr>
          <w:t xml:space="preserve">older </w:t>
        </w:r>
      </w:ins>
      <w:ins w:id="121" w:author="Neil Pearce" w:date="2022-02-11T11:47:00Z">
        <w:r w:rsidR="00001A72" w:rsidRPr="00B67BB7">
          <w:rPr>
            <w:rFonts w:cstheme="minorHAnsi"/>
            <w:highlight w:val="yellow"/>
            <w:rPrChange w:id="122" w:author="David Odd" w:date="2022-02-17T18:01:00Z">
              <w:rPr>
                <w:rFonts w:cstheme="minorHAnsi"/>
              </w:rPr>
            </w:rPrChange>
          </w:rPr>
          <w:t>mothers</w:t>
        </w:r>
      </w:ins>
      <w:ins w:id="123" w:author="David Odd" w:date="2022-02-18T12:55:00Z">
        <w:r w:rsidR="00220AD1">
          <w:rPr>
            <w:rFonts w:cstheme="minorHAnsi"/>
            <w:highlight w:val="yellow"/>
          </w:rPr>
          <w:t xml:space="preserve"> (e.g. they </w:t>
        </w:r>
      </w:ins>
      <w:ins w:id="124" w:author="Neil Pearce" w:date="2022-02-11T11:47:00Z">
        <w:del w:id="125" w:author="David Odd" w:date="2022-02-18T12:54:00Z">
          <w:r w:rsidR="00001A72" w:rsidRPr="00B67BB7" w:rsidDel="00AC7E89">
            <w:rPr>
              <w:rFonts w:cstheme="minorHAnsi"/>
              <w:highlight w:val="yellow"/>
              <w:rPrChange w:id="126" w:author="David Odd" w:date="2022-02-17T18:01:00Z">
                <w:rPr>
                  <w:rFonts w:cstheme="minorHAnsi"/>
                </w:rPr>
              </w:rPrChange>
            </w:rPr>
            <w:delText xml:space="preserve"> </w:delText>
          </w:r>
        </w:del>
        <w:del w:id="127" w:author="David Odd" w:date="2022-02-18T12:55:00Z">
          <w:r w:rsidR="00001A72" w:rsidRPr="00B67BB7" w:rsidDel="00220AD1">
            <w:rPr>
              <w:rFonts w:cstheme="minorHAnsi"/>
              <w:highlight w:val="yellow"/>
              <w:rPrChange w:id="128" w:author="David Odd" w:date="2022-02-17T18:01:00Z">
                <w:rPr>
                  <w:rFonts w:cstheme="minorHAnsi"/>
                </w:rPr>
              </w:rPrChange>
            </w:rPr>
            <w:delText>who were</w:delText>
          </w:r>
        </w:del>
        <w:del w:id="129" w:author="David Odd" w:date="2022-02-18T12:54:00Z">
          <w:r w:rsidR="00001A72" w:rsidRPr="00B67BB7" w:rsidDel="00AC7E89">
            <w:rPr>
              <w:rFonts w:cstheme="minorHAnsi"/>
              <w:highlight w:val="yellow"/>
              <w:rPrChange w:id="130" w:author="David Odd" w:date="2022-02-17T18:01:00Z">
                <w:rPr>
                  <w:rFonts w:cstheme="minorHAnsi"/>
                </w:rPr>
              </w:rPrChange>
            </w:rPr>
            <w:delText xml:space="preserve"> </w:delText>
          </w:r>
        </w:del>
      </w:ins>
      <w:del w:id="131" w:author="David Odd" w:date="2022-02-18T12:54:00Z">
        <w:r w:rsidRPr="00B67BB7" w:rsidDel="00AC7E89">
          <w:rPr>
            <w:rFonts w:cstheme="minorHAnsi"/>
            <w:highlight w:val="yellow"/>
            <w:rPrChange w:id="132" w:author="David Odd" w:date="2022-02-17T18:01:00Z">
              <w:rPr>
                <w:rFonts w:cstheme="minorHAnsi"/>
              </w:rPr>
            </w:rPrChange>
          </w:rPr>
          <w:delText>older</w:delText>
        </w:r>
      </w:del>
      <w:del w:id="133" w:author="David Odd" w:date="2022-02-18T12:48:00Z">
        <w:r w:rsidRPr="00B67BB7" w:rsidDel="0041332F">
          <w:rPr>
            <w:rFonts w:cstheme="minorHAnsi"/>
            <w:highlight w:val="yellow"/>
            <w:rPrChange w:id="134" w:author="David Odd" w:date="2022-02-17T18:01:00Z">
              <w:rPr>
                <w:rFonts w:cstheme="minorHAnsi"/>
              </w:rPr>
            </w:rPrChange>
          </w:rPr>
          <w:delText xml:space="preserve"> </w:delText>
        </w:r>
      </w:del>
      <w:del w:id="135" w:author="David Odd" w:date="2022-02-18T12:54:00Z">
        <w:r w:rsidR="004324DA" w:rsidRPr="00B67BB7" w:rsidDel="00AC7E89">
          <w:rPr>
            <w:rFonts w:cstheme="minorHAnsi"/>
            <w:highlight w:val="yellow"/>
            <w:rPrChange w:id="136" w:author="David Odd" w:date="2022-02-17T18:01:00Z">
              <w:rPr>
                <w:rFonts w:cstheme="minorHAnsi"/>
              </w:rPr>
            </w:rPrChange>
          </w:rPr>
          <w:delText>(P &lt; 0.</w:delText>
        </w:r>
        <w:commentRangeStart w:id="137"/>
        <w:commentRangeStart w:id="138"/>
        <w:commentRangeStart w:id="139"/>
        <w:r w:rsidR="004324DA" w:rsidRPr="00B67BB7" w:rsidDel="00AC7E89">
          <w:rPr>
            <w:rFonts w:cstheme="minorHAnsi"/>
            <w:highlight w:val="yellow"/>
            <w:rPrChange w:id="140" w:author="David Odd" w:date="2022-02-17T18:01:00Z">
              <w:rPr>
                <w:rFonts w:cstheme="minorHAnsi"/>
              </w:rPr>
            </w:rPrChange>
          </w:rPr>
          <w:delText>00</w:delText>
        </w:r>
      </w:del>
      <w:del w:id="141" w:author="David Odd" w:date="2022-02-18T12:48:00Z">
        <w:r w:rsidR="004324DA" w:rsidRPr="00B67BB7" w:rsidDel="0041332F">
          <w:rPr>
            <w:rFonts w:cstheme="minorHAnsi"/>
            <w:highlight w:val="yellow"/>
            <w:rPrChange w:id="142" w:author="David Odd" w:date="2022-02-17T18:01:00Z">
              <w:rPr>
                <w:rFonts w:cstheme="minorHAnsi"/>
              </w:rPr>
            </w:rPrChange>
          </w:rPr>
          <w:delText>1</w:delText>
        </w:r>
      </w:del>
      <w:commentRangeEnd w:id="137"/>
      <w:del w:id="143" w:author="David Odd" w:date="2022-02-18T12:54:00Z">
        <w:r w:rsidR="00355218" w:rsidRPr="00B67BB7" w:rsidDel="00AC7E89">
          <w:rPr>
            <w:rStyle w:val="CommentReference"/>
            <w:highlight w:val="yellow"/>
            <w:rPrChange w:id="144" w:author="David Odd" w:date="2022-02-17T18:01:00Z">
              <w:rPr>
                <w:rStyle w:val="CommentReference"/>
              </w:rPr>
            </w:rPrChange>
          </w:rPr>
          <w:commentReference w:id="137"/>
        </w:r>
        <w:commentRangeEnd w:id="138"/>
        <w:commentRangeEnd w:id="139"/>
        <w:r w:rsidR="006F33B2" w:rsidDel="00AC7E89">
          <w:rPr>
            <w:rStyle w:val="CommentReference"/>
          </w:rPr>
          <w:commentReference w:id="138"/>
        </w:r>
        <w:r w:rsidR="00355218" w:rsidRPr="00B67BB7" w:rsidDel="00AC7E89">
          <w:rPr>
            <w:rStyle w:val="CommentReference"/>
            <w:highlight w:val="yellow"/>
            <w:rPrChange w:id="145" w:author="David Odd" w:date="2022-02-17T18:01:00Z">
              <w:rPr>
                <w:rStyle w:val="CommentReference"/>
              </w:rPr>
            </w:rPrChange>
          </w:rPr>
          <w:commentReference w:id="139"/>
        </w:r>
        <w:r w:rsidR="004324DA" w:rsidRPr="00B67BB7" w:rsidDel="00AC7E89">
          <w:rPr>
            <w:rFonts w:cstheme="minorHAnsi"/>
            <w:highlight w:val="yellow"/>
            <w:rPrChange w:id="146" w:author="David Odd" w:date="2022-02-17T18:01:00Z">
              <w:rPr>
                <w:rFonts w:cstheme="minorHAnsi"/>
              </w:rPr>
            </w:rPrChange>
          </w:rPr>
          <w:delText>)</w:delText>
        </w:r>
      </w:del>
      <w:ins w:id="147" w:author="Neil Pearce" w:date="2022-02-11T11:44:00Z">
        <w:del w:id="148" w:author="David Odd" w:date="2022-02-18T12:54:00Z">
          <w:r w:rsidR="00355218" w:rsidRPr="00B67BB7" w:rsidDel="00AC7E89">
            <w:rPr>
              <w:rFonts w:cstheme="minorHAnsi"/>
              <w:highlight w:val="yellow"/>
              <w:rPrChange w:id="149" w:author="David Odd" w:date="2022-02-17T18:01:00Z">
                <w:rPr>
                  <w:rFonts w:cstheme="minorHAnsi"/>
                </w:rPr>
              </w:rPrChange>
            </w:rPr>
            <w:delText>,</w:delText>
          </w:r>
        </w:del>
      </w:ins>
      <w:del w:id="150" w:author="David Odd" w:date="2022-02-18T12:54:00Z">
        <w:r w:rsidR="004324DA" w:rsidRPr="00B67BB7" w:rsidDel="00AC7E89">
          <w:rPr>
            <w:rFonts w:cstheme="minorHAnsi"/>
            <w:highlight w:val="yellow"/>
            <w:rPrChange w:id="151" w:author="David Odd" w:date="2022-02-17T18:01:00Z">
              <w:rPr>
                <w:rFonts w:cstheme="minorHAnsi"/>
              </w:rPr>
            </w:rPrChange>
          </w:rPr>
          <w:delText xml:space="preserve"> </w:delText>
        </w:r>
      </w:del>
      <w:del w:id="152" w:author="David Odd" w:date="2022-02-18T12:55:00Z">
        <w:r w:rsidRPr="00B67BB7" w:rsidDel="00220AD1">
          <w:rPr>
            <w:rFonts w:cstheme="minorHAnsi"/>
            <w:highlight w:val="yellow"/>
            <w:rPrChange w:id="153" w:author="David Odd" w:date="2022-02-17T18:01:00Z">
              <w:rPr>
                <w:rFonts w:cstheme="minorHAnsi"/>
              </w:rPr>
            </w:rPrChange>
          </w:rPr>
          <w:delText xml:space="preserve">but primiparous </w:delText>
        </w:r>
      </w:del>
      <w:ins w:id="154" w:author="Neil Pearce" w:date="2022-02-11T11:44:00Z">
        <w:del w:id="155" w:author="David Odd" w:date="2022-02-18T12:55:00Z">
          <w:r w:rsidR="00355218" w:rsidRPr="00B67BB7" w:rsidDel="00220AD1">
            <w:rPr>
              <w:rFonts w:cstheme="minorHAnsi"/>
              <w:highlight w:val="yellow"/>
              <w:rPrChange w:id="156" w:author="David Odd" w:date="2022-02-17T18:01:00Z">
                <w:rPr>
                  <w:rFonts w:cstheme="minorHAnsi"/>
                </w:rPr>
              </w:rPrChange>
            </w:rPr>
            <w:delText>delivering their first baby</w:delText>
          </w:r>
        </w:del>
      </w:ins>
      <w:del w:id="157" w:author="David Odd" w:date="2022-02-18T12:55:00Z">
        <w:r w:rsidRPr="00B67BB7" w:rsidDel="00220AD1">
          <w:rPr>
            <w:rFonts w:cstheme="minorHAnsi"/>
            <w:highlight w:val="yellow"/>
            <w:rPrChange w:id="158" w:author="David Odd" w:date="2022-02-17T18:01:00Z">
              <w:rPr>
                <w:rFonts w:cstheme="minorHAnsi"/>
              </w:rPr>
            </w:rPrChange>
          </w:rPr>
          <w:delText xml:space="preserve">mothers, </w:delText>
        </w:r>
      </w:del>
      <w:ins w:id="159" w:author="David Odd" w:date="2022-02-18T12:54:00Z">
        <w:r w:rsidR="00AC7E89">
          <w:rPr>
            <w:rFonts w:cstheme="minorHAnsi"/>
            <w:highlight w:val="yellow"/>
          </w:rPr>
          <w:t xml:space="preserve">were </w:t>
        </w:r>
      </w:ins>
      <w:del w:id="160" w:author="Neil Pearce" w:date="2022-02-11T12:11:00Z">
        <w:r w:rsidRPr="00B67BB7" w:rsidDel="008D68F8">
          <w:rPr>
            <w:rFonts w:cstheme="minorHAnsi"/>
            <w:highlight w:val="yellow"/>
            <w:rPrChange w:id="161" w:author="David Odd" w:date="2022-02-17T18:01:00Z">
              <w:rPr>
                <w:rFonts w:cstheme="minorHAnsi"/>
              </w:rPr>
            </w:rPrChange>
          </w:rPr>
          <w:delText xml:space="preserve">without </w:delText>
        </w:r>
      </w:del>
      <w:ins w:id="162" w:author="Neil Pearce" w:date="2022-02-11T12:11:00Z">
        <w:del w:id="163" w:author="David Odd" w:date="2022-02-18T12:48:00Z">
          <w:r w:rsidR="008D68F8" w:rsidRPr="00B67BB7" w:rsidDel="00B33F28">
            <w:rPr>
              <w:rFonts w:cstheme="minorHAnsi"/>
              <w:highlight w:val="yellow"/>
              <w:rPrChange w:id="164" w:author="David Odd" w:date="2022-02-17T18:01:00Z">
                <w:rPr>
                  <w:rFonts w:cstheme="minorHAnsi"/>
                </w:rPr>
              </w:rPrChange>
            </w:rPr>
            <w:delText xml:space="preserve">were </w:delText>
          </w:r>
        </w:del>
        <w:r w:rsidR="008D68F8" w:rsidRPr="00B67BB7">
          <w:rPr>
            <w:rFonts w:cstheme="minorHAnsi"/>
            <w:highlight w:val="yellow"/>
            <w:rPrChange w:id="165" w:author="David Odd" w:date="2022-02-17T18:01:00Z">
              <w:rPr>
                <w:rFonts w:cstheme="minorHAnsi"/>
              </w:rPr>
            </w:rPrChange>
          </w:rPr>
          <w:t xml:space="preserve">less likely to be employed </w:t>
        </w:r>
      </w:ins>
      <w:ins w:id="166" w:author="David Odd" w:date="2022-02-18T12:48:00Z">
        <w:r w:rsidR="000E6F79">
          <w:rPr>
            <w:rFonts w:cstheme="minorHAnsi"/>
            <w:highlight w:val="yellow"/>
          </w:rPr>
          <w:t>(11.2% vs 15.5%)</w:t>
        </w:r>
      </w:ins>
      <w:ins w:id="167" w:author="Tom Gaunt" w:date="2022-02-18T15:32:00Z">
        <w:r w:rsidR="00EC3F19">
          <w:rPr>
            <w:rFonts w:cstheme="minorHAnsi"/>
            <w:highlight w:val="yellow"/>
          </w:rPr>
          <w:t>)</w:t>
        </w:r>
      </w:ins>
      <w:ins w:id="168" w:author="David Odd" w:date="2022-02-18T12:55:00Z">
        <w:r w:rsidR="00817A93">
          <w:rPr>
            <w:rFonts w:cstheme="minorHAnsi"/>
            <w:highlight w:val="yellow"/>
          </w:rPr>
          <w:t xml:space="preserve">, </w:t>
        </w:r>
      </w:ins>
      <w:ins w:id="169" w:author="Neil Pearce" w:date="2022-02-11T12:11:00Z">
        <w:del w:id="170" w:author="David Odd" w:date="2022-02-18T12:55:00Z">
          <w:r w:rsidR="008D68F8" w:rsidRPr="00B67BB7" w:rsidDel="00817A93">
            <w:rPr>
              <w:rFonts w:cstheme="minorHAnsi"/>
              <w:highlight w:val="yellow"/>
              <w:rPrChange w:id="171" w:author="David Odd" w:date="2022-02-17T18:01:00Z">
                <w:rPr>
                  <w:rFonts w:cstheme="minorHAnsi"/>
                </w:rPr>
              </w:rPrChange>
            </w:rPr>
            <w:delText xml:space="preserve">or </w:delText>
          </w:r>
        </w:del>
        <w:r w:rsidR="008D68F8" w:rsidRPr="00B67BB7">
          <w:rPr>
            <w:rFonts w:cstheme="minorHAnsi"/>
            <w:highlight w:val="yellow"/>
            <w:rPrChange w:id="172" w:author="David Odd" w:date="2022-02-17T18:01:00Z">
              <w:rPr>
                <w:rFonts w:cstheme="minorHAnsi"/>
              </w:rPr>
            </w:rPrChange>
          </w:rPr>
          <w:t xml:space="preserve">have </w:t>
        </w:r>
      </w:ins>
      <w:r w:rsidRPr="00B67BB7">
        <w:rPr>
          <w:rFonts w:cstheme="minorHAnsi"/>
          <w:highlight w:val="yellow"/>
          <w:rPrChange w:id="173" w:author="David Odd" w:date="2022-02-17T18:01:00Z">
            <w:rPr>
              <w:rFonts w:cstheme="minorHAnsi"/>
            </w:rPr>
          </w:rPrChange>
        </w:rPr>
        <w:t>private health insurance</w:t>
      </w:r>
      <w:ins w:id="174" w:author="David Odd" w:date="2022-02-18T12:49:00Z">
        <w:r w:rsidR="000E6F79">
          <w:rPr>
            <w:rFonts w:cstheme="minorHAnsi"/>
            <w:highlight w:val="yellow"/>
          </w:rPr>
          <w:t xml:space="preserve"> (2.7% vs 7.0%)</w:t>
        </w:r>
      </w:ins>
      <w:ins w:id="175" w:author="David Odd" w:date="2022-02-18T12:56:00Z">
        <w:r w:rsidR="00220AD1">
          <w:rPr>
            <w:rFonts w:cstheme="minorHAnsi"/>
            <w:highlight w:val="yellow"/>
          </w:rPr>
          <w:t xml:space="preserve"> or be of white ethnicity (</w:t>
        </w:r>
        <w:r w:rsidR="005648C0">
          <w:rPr>
            <w:rFonts w:cstheme="minorHAnsi"/>
            <w:highlight w:val="yellow"/>
          </w:rPr>
          <w:t xml:space="preserve">30.1% vs 49.9%). </w:t>
        </w:r>
      </w:ins>
      <w:ins w:id="176" w:author="David Odd" w:date="2022-02-18T12:49:00Z">
        <w:r w:rsidR="000E6F79">
          <w:rPr>
            <w:rFonts w:cstheme="minorHAnsi"/>
            <w:highlight w:val="yellow"/>
          </w:rPr>
          <w:t xml:space="preserve">Mothers were also more likely to have antenatal complications in their pregnancy </w:t>
        </w:r>
      </w:ins>
      <w:ins w:id="177" w:author="David Odd" w:date="2022-02-18T12:54:00Z">
        <w:r w:rsidR="00730B8D">
          <w:rPr>
            <w:rFonts w:cstheme="minorHAnsi"/>
            <w:highlight w:val="yellow"/>
          </w:rPr>
          <w:t>(</w:t>
        </w:r>
        <w:proofErr w:type="gramStart"/>
        <w:r w:rsidR="00730B8D">
          <w:rPr>
            <w:rFonts w:cstheme="minorHAnsi"/>
            <w:highlight w:val="yellow"/>
          </w:rPr>
          <w:t>e.g.</w:t>
        </w:r>
        <w:proofErr w:type="gramEnd"/>
        <w:r w:rsidR="00730B8D">
          <w:rPr>
            <w:rFonts w:cstheme="minorHAnsi"/>
            <w:highlight w:val="yellow"/>
          </w:rPr>
          <w:t xml:space="preserve"> </w:t>
        </w:r>
      </w:ins>
      <w:ins w:id="178" w:author="David Odd" w:date="2022-02-18T12:49:00Z">
        <w:r w:rsidR="00274A6A">
          <w:rPr>
            <w:rFonts w:cstheme="minorHAnsi"/>
            <w:highlight w:val="yellow"/>
          </w:rPr>
          <w:t xml:space="preserve">more </w:t>
        </w:r>
      </w:ins>
      <w:ins w:id="179" w:author="Neil Pearce" w:date="2022-02-11T12:00:00Z">
        <w:del w:id="180" w:author="David Odd" w:date="2022-02-18T12:49:00Z">
          <w:r w:rsidR="000B05B1" w:rsidRPr="00B67BB7" w:rsidDel="00274A6A">
            <w:rPr>
              <w:rFonts w:cstheme="minorHAnsi"/>
              <w:highlight w:val="yellow"/>
              <w:rPrChange w:id="181" w:author="David Odd" w:date="2022-02-17T18:01:00Z">
                <w:rPr>
                  <w:rFonts w:cstheme="minorHAnsi"/>
                </w:rPr>
              </w:rPrChange>
            </w:rPr>
            <w:delText>,</w:delText>
          </w:r>
        </w:del>
      </w:ins>
      <w:del w:id="182" w:author="David Odd" w:date="2022-02-18T12:49:00Z">
        <w:r w:rsidR="004324DA" w:rsidRPr="00B67BB7" w:rsidDel="00274A6A">
          <w:rPr>
            <w:rFonts w:cstheme="minorHAnsi"/>
            <w:highlight w:val="yellow"/>
            <w:rPrChange w:id="183" w:author="David Odd" w:date="2022-02-17T18:01:00Z">
              <w:rPr>
                <w:rFonts w:cstheme="minorHAnsi"/>
              </w:rPr>
            </w:rPrChange>
          </w:rPr>
          <w:delText xml:space="preserve"> </w:delText>
        </w:r>
      </w:del>
      <w:ins w:id="184" w:author="Neil Pearce" w:date="2022-02-11T12:00:00Z">
        <w:del w:id="185" w:author="David Odd" w:date="2022-02-18T12:49:00Z">
          <w:r w:rsidR="000B05B1" w:rsidRPr="00B67BB7" w:rsidDel="00274A6A">
            <w:rPr>
              <w:rFonts w:cstheme="minorHAnsi"/>
              <w:highlight w:val="yellow"/>
              <w:rPrChange w:id="186" w:author="David Odd" w:date="2022-02-17T18:01:00Z">
                <w:rPr>
                  <w:rFonts w:cstheme="minorHAnsi"/>
                </w:rPr>
              </w:rPrChange>
            </w:rPr>
            <w:delText xml:space="preserve">and </w:delText>
          </w:r>
        </w:del>
      </w:ins>
      <w:del w:id="187" w:author="Neil Pearce" w:date="2022-02-11T12:00:00Z">
        <w:r w:rsidR="004324DA" w:rsidRPr="00B67BB7" w:rsidDel="000B05B1">
          <w:rPr>
            <w:rFonts w:cstheme="minorHAnsi"/>
            <w:highlight w:val="yellow"/>
            <w:rPrChange w:id="188" w:author="David Odd" w:date="2022-02-17T18:01:00Z">
              <w:rPr>
                <w:rFonts w:cstheme="minorHAnsi"/>
              </w:rPr>
            </w:rPrChange>
          </w:rPr>
          <w:delText>(P=0.02)</w:delText>
        </w:r>
        <w:r w:rsidRPr="00B67BB7" w:rsidDel="000B05B1">
          <w:rPr>
            <w:rFonts w:cstheme="minorHAnsi"/>
            <w:highlight w:val="yellow"/>
            <w:rPrChange w:id="189" w:author="David Odd" w:date="2022-02-17T18:01:00Z">
              <w:rPr>
                <w:rFonts w:cstheme="minorHAnsi"/>
              </w:rPr>
            </w:rPrChange>
          </w:rPr>
          <w:delText xml:space="preserve">. Mothers were also </w:delText>
        </w:r>
      </w:del>
      <w:del w:id="190" w:author="David Odd" w:date="2022-02-18T12:49:00Z">
        <w:r w:rsidRPr="00B67BB7" w:rsidDel="00274A6A">
          <w:rPr>
            <w:rFonts w:cstheme="minorHAnsi"/>
            <w:highlight w:val="yellow"/>
            <w:rPrChange w:id="191" w:author="David Odd" w:date="2022-02-17T18:01:00Z">
              <w:rPr>
                <w:rFonts w:cstheme="minorHAnsi"/>
              </w:rPr>
            </w:rPrChange>
          </w:rPr>
          <w:delText xml:space="preserve">more likely to have </w:delText>
        </w:r>
      </w:del>
      <w:ins w:id="192" w:author="Neil Pearce" w:date="2022-02-11T12:11:00Z">
        <w:del w:id="193" w:author="David Odd" w:date="2022-02-18T12:49:00Z">
          <w:r w:rsidR="008D68F8" w:rsidRPr="00B67BB7" w:rsidDel="00274A6A">
            <w:rPr>
              <w:rFonts w:cstheme="minorHAnsi"/>
              <w:highlight w:val="yellow"/>
              <w:rPrChange w:id="194" w:author="David Odd" w:date="2022-02-17T18:01:00Z">
                <w:rPr>
                  <w:rFonts w:cstheme="minorHAnsi"/>
                </w:rPr>
              </w:rPrChange>
            </w:rPr>
            <w:delText xml:space="preserve">experienced </w:delText>
          </w:r>
        </w:del>
        <w:r w:rsidR="008D68F8" w:rsidRPr="00B67BB7">
          <w:rPr>
            <w:rFonts w:cstheme="minorHAnsi"/>
            <w:highlight w:val="yellow"/>
            <w:rPrChange w:id="195" w:author="David Odd" w:date="2022-02-17T18:01:00Z">
              <w:rPr>
                <w:rFonts w:cstheme="minorHAnsi"/>
              </w:rPr>
            </w:rPrChange>
          </w:rPr>
          <w:t>pre</w:t>
        </w:r>
      </w:ins>
      <w:ins w:id="196" w:author="David Odd" w:date="2022-02-18T12:57:00Z">
        <w:r w:rsidR="003325AA">
          <w:rPr>
            <w:rFonts w:cstheme="minorHAnsi"/>
            <w:highlight w:val="yellow"/>
          </w:rPr>
          <w:t>eclampsia (9.1% vs 3.3%)</w:t>
        </w:r>
      </w:ins>
      <w:ins w:id="197" w:author="David Odd" w:date="2022-02-18T12:58:00Z">
        <w:r w:rsidR="00D35022">
          <w:rPr>
            <w:rFonts w:cstheme="minorHAnsi"/>
            <w:highlight w:val="yellow"/>
          </w:rPr>
          <w:t xml:space="preserve"> and</w:t>
        </w:r>
      </w:ins>
      <w:ins w:id="198" w:author="David Odd" w:date="2022-02-18T12:57:00Z">
        <w:r w:rsidR="00DA5CC7">
          <w:rPr>
            <w:rFonts w:cstheme="minorHAnsi"/>
            <w:highlight w:val="yellow"/>
          </w:rPr>
          <w:t xml:space="preserve"> </w:t>
        </w:r>
        <w:r w:rsidR="003325AA">
          <w:rPr>
            <w:rFonts w:cstheme="minorHAnsi"/>
            <w:highlight w:val="yellow"/>
          </w:rPr>
          <w:t>pre-labour bleeding (33.8% vs 28.1%</w:t>
        </w:r>
        <w:r w:rsidR="00DA5CC7">
          <w:rPr>
            <w:rFonts w:cstheme="minorHAnsi"/>
            <w:highlight w:val="yellow"/>
          </w:rPr>
          <w:t>)).</w:t>
        </w:r>
      </w:ins>
      <w:ins w:id="199" w:author="David Odd" w:date="2022-02-18T12:58:00Z">
        <w:r w:rsidR="00D35022">
          <w:rPr>
            <w:rFonts w:cstheme="minorHAnsi"/>
            <w:highlight w:val="yellow"/>
          </w:rPr>
          <w:t xml:space="preserve"> Infants with HIE also differed in </w:t>
        </w:r>
      </w:ins>
      <w:ins w:id="200" w:author="David Odd" w:date="2022-02-18T12:59:00Z">
        <w:r w:rsidR="000374F5">
          <w:rPr>
            <w:rFonts w:cstheme="minorHAnsi"/>
            <w:highlight w:val="yellow"/>
          </w:rPr>
          <w:t xml:space="preserve">their birth </w:t>
        </w:r>
        <w:r w:rsidR="000374F5">
          <w:rPr>
            <w:rFonts w:cstheme="minorHAnsi"/>
            <w:highlight w:val="yellow"/>
          </w:rPr>
          <w:lastRenderedPageBreak/>
          <w:t xml:space="preserve">characteristics (e.g. </w:t>
        </w:r>
        <w:del w:id="201" w:author="Tom Gaunt" w:date="2022-02-18T15:33:00Z">
          <w:r w:rsidR="000374F5" w:rsidDel="00EC3F19">
            <w:rPr>
              <w:rFonts w:cstheme="minorHAnsi"/>
              <w:highlight w:val="yellow"/>
            </w:rPr>
            <w:delText>brecch</w:delText>
          </w:r>
        </w:del>
      </w:ins>
      <w:ins w:id="202" w:author="Tom Gaunt" w:date="2022-02-18T15:33:00Z">
        <w:r w:rsidR="00EC3F19">
          <w:rPr>
            <w:rFonts w:cstheme="minorHAnsi"/>
            <w:highlight w:val="yellow"/>
          </w:rPr>
          <w:t>breech</w:t>
        </w:r>
      </w:ins>
      <w:ins w:id="203" w:author="David Odd" w:date="2022-02-18T12:59:00Z">
        <w:r w:rsidR="000374F5">
          <w:rPr>
            <w:rFonts w:cstheme="minorHAnsi"/>
            <w:highlight w:val="yellow"/>
          </w:rPr>
          <w:t xml:space="preserve"> presentation 15.3% vs 2.7%), their </w:t>
        </w:r>
        <w:r w:rsidR="008070DF">
          <w:rPr>
            <w:rFonts w:cstheme="minorHAnsi"/>
            <w:highlight w:val="yellow"/>
          </w:rPr>
          <w:t>sex (62.1% vs 50.6% male) and were smaller</w:t>
        </w:r>
      </w:ins>
      <w:ins w:id="204" w:author="David Odd" w:date="2022-02-18T13:00:00Z">
        <w:r w:rsidR="008070DF">
          <w:rPr>
            <w:rFonts w:cstheme="minorHAnsi"/>
            <w:highlight w:val="yellow"/>
          </w:rPr>
          <w:t xml:space="preserve">. </w:t>
        </w:r>
      </w:ins>
      <w:ins w:id="205" w:author="Neil Pearce" w:date="2022-02-11T12:11:00Z">
        <w:del w:id="206" w:author="David Odd" w:date="2022-02-18T12:58:00Z">
          <w:r w:rsidR="008D68F8" w:rsidRPr="00B67BB7" w:rsidDel="00D35022">
            <w:rPr>
              <w:rFonts w:cstheme="minorHAnsi"/>
              <w:highlight w:val="yellow"/>
              <w:rPrChange w:id="207" w:author="David Odd" w:date="2022-02-17T18:01:00Z">
                <w:rPr>
                  <w:rFonts w:cstheme="minorHAnsi"/>
                </w:rPr>
              </w:rPrChange>
            </w:rPr>
            <w:delText>-labour</w:delText>
          </w:r>
        </w:del>
      </w:ins>
      <w:ins w:id="208" w:author="Neil Pearce" w:date="2022-02-11T12:12:00Z">
        <w:del w:id="209" w:author="David Odd" w:date="2022-02-18T12:58:00Z">
          <w:r w:rsidR="008D68F8" w:rsidRPr="00B67BB7" w:rsidDel="00D35022">
            <w:rPr>
              <w:rFonts w:cstheme="minorHAnsi"/>
              <w:highlight w:val="yellow"/>
              <w:rPrChange w:id="210" w:author="David Odd" w:date="2022-02-17T18:01:00Z">
                <w:rPr>
                  <w:rFonts w:cstheme="minorHAnsi"/>
                </w:rPr>
              </w:rPrChange>
            </w:rPr>
            <w:delText xml:space="preserve"> vaginal bleeding and </w:delText>
          </w:r>
        </w:del>
      </w:ins>
      <w:del w:id="211" w:author="David Odd" w:date="2022-02-18T12:58:00Z">
        <w:r w:rsidRPr="00B67BB7" w:rsidDel="00D35022">
          <w:rPr>
            <w:rFonts w:cstheme="minorHAnsi"/>
            <w:highlight w:val="yellow"/>
            <w:rPrChange w:id="212" w:author="David Odd" w:date="2022-02-17T18:01:00Z">
              <w:rPr>
                <w:rFonts w:cstheme="minorHAnsi"/>
              </w:rPr>
            </w:rPrChange>
          </w:rPr>
          <w:delText>placenta previa</w:delText>
        </w:r>
      </w:del>
      <w:ins w:id="213" w:author="Neil Pearce" w:date="2022-02-11T12:00:00Z">
        <w:del w:id="214" w:author="David Odd" w:date="2022-02-18T12:58:00Z">
          <w:r w:rsidR="000B05B1" w:rsidRPr="00B67BB7" w:rsidDel="00D35022">
            <w:rPr>
              <w:rFonts w:cstheme="minorHAnsi"/>
              <w:highlight w:val="yellow"/>
              <w:rPrChange w:id="215" w:author="David Odd" w:date="2022-02-17T18:01:00Z">
                <w:rPr>
                  <w:rFonts w:cstheme="minorHAnsi"/>
                </w:rPr>
              </w:rPrChange>
            </w:rPr>
            <w:delText>;</w:delText>
          </w:r>
        </w:del>
      </w:ins>
      <w:del w:id="216" w:author="David Odd" w:date="2022-02-18T12:58:00Z">
        <w:r w:rsidRPr="00B67BB7" w:rsidDel="00D35022">
          <w:rPr>
            <w:rFonts w:cstheme="minorHAnsi"/>
            <w:highlight w:val="yellow"/>
            <w:rPrChange w:id="217" w:author="David Odd" w:date="2022-02-17T18:01:00Z">
              <w:rPr>
                <w:rFonts w:cstheme="minorHAnsi"/>
              </w:rPr>
            </w:rPrChange>
          </w:rPr>
          <w:delText xml:space="preserve"> </w:delText>
        </w:r>
        <w:r w:rsidR="00DB4D45" w:rsidRPr="00B67BB7" w:rsidDel="00D35022">
          <w:rPr>
            <w:rFonts w:cstheme="minorHAnsi"/>
            <w:highlight w:val="yellow"/>
            <w:rPrChange w:id="218" w:author="David Odd" w:date="2022-02-17T18:01:00Z">
              <w:rPr>
                <w:rFonts w:cstheme="minorHAnsi"/>
              </w:rPr>
            </w:rPrChange>
          </w:rPr>
          <w:delText xml:space="preserve">(P=0.02) </w:delText>
        </w:r>
        <w:r w:rsidRPr="00B67BB7" w:rsidDel="00D35022">
          <w:rPr>
            <w:rFonts w:cstheme="minorHAnsi"/>
            <w:highlight w:val="yellow"/>
            <w:rPrChange w:id="219" w:author="David Odd" w:date="2022-02-17T18:01:00Z">
              <w:rPr>
                <w:rFonts w:cstheme="minorHAnsi"/>
              </w:rPr>
            </w:rPrChange>
          </w:rPr>
          <w:delText xml:space="preserve">and infants more likely </w:delText>
        </w:r>
      </w:del>
      <w:del w:id="220" w:author="David Odd" w:date="2022-02-18T13:00:00Z">
        <w:r w:rsidRPr="00B67BB7" w:rsidDel="008070DF">
          <w:rPr>
            <w:rFonts w:cstheme="minorHAnsi"/>
            <w:highlight w:val="yellow"/>
            <w:rPrChange w:id="221" w:author="David Odd" w:date="2022-02-17T18:01:00Z">
              <w:rPr>
                <w:rFonts w:cstheme="minorHAnsi"/>
              </w:rPr>
            </w:rPrChange>
          </w:rPr>
          <w:delText>to be male</w:delText>
        </w:r>
      </w:del>
      <w:ins w:id="222" w:author="Neil Pearce" w:date="2022-02-11T12:15:00Z">
        <w:del w:id="223" w:author="David Odd" w:date="2022-02-18T13:00:00Z">
          <w:r w:rsidR="00073142" w:rsidRPr="00B67BB7" w:rsidDel="008070DF">
            <w:rPr>
              <w:rFonts w:cstheme="minorHAnsi"/>
              <w:highlight w:val="yellow"/>
              <w:rPrChange w:id="224" w:author="David Odd" w:date="2022-02-17T18:01:00Z">
                <w:rPr>
                  <w:rFonts w:cstheme="minorHAnsi"/>
                </w:rPr>
              </w:rPrChange>
            </w:rPr>
            <w:delText>,</w:delText>
          </w:r>
        </w:del>
      </w:ins>
      <w:del w:id="225" w:author="David Odd" w:date="2022-02-18T13:00:00Z">
        <w:r w:rsidRPr="00B67BB7" w:rsidDel="008070DF">
          <w:rPr>
            <w:rFonts w:cstheme="minorHAnsi"/>
            <w:highlight w:val="yellow"/>
            <w:rPrChange w:id="226" w:author="David Odd" w:date="2022-02-17T18:01:00Z">
              <w:rPr>
                <w:rFonts w:cstheme="minorHAnsi"/>
              </w:rPr>
            </w:rPrChange>
          </w:rPr>
          <w:delText xml:space="preserve"> </w:delText>
        </w:r>
        <w:r w:rsidR="00DB4D45" w:rsidRPr="00B67BB7" w:rsidDel="008070DF">
          <w:rPr>
            <w:rFonts w:cstheme="minorHAnsi"/>
            <w:highlight w:val="yellow"/>
            <w:rPrChange w:id="227" w:author="David Odd" w:date="2022-02-17T18:01:00Z">
              <w:rPr>
                <w:rFonts w:cstheme="minorHAnsi"/>
              </w:rPr>
            </w:rPrChange>
          </w:rPr>
          <w:delText xml:space="preserve">(P&lt;0.001) </w:delText>
        </w:r>
        <w:r w:rsidRPr="00B67BB7" w:rsidDel="008070DF">
          <w:rPr>
            <w:rFonts w:cstheme="minorHAnsi"/>
            <w:highlight w:val="yellow"/>
            <w:rPrChange w:id="228" w:author="David Odd" w:date="2022-02-17T18:01:00Z">
              <w:rPr>
                <w:rFonts w:cstheme="minorHAnsi"/>
              </w:rPr>
            </w:rPrChange>
          </w:rPr>
          <w:delText>and from multiple births</w:delText>
        </w:r>
      </w:del>
      <w:ins w:id="229" w:author="Neil Pearce" w:date="2022-02-11T12:16:00Z">
        <w:del w:id="230" w:author="David Odd" w:date="2022-02-18T13:00:00Z">
          <w:r w:rsidR="00073142" w:rsidRPr="00B67BB7" w:rsidDel="008070DF">
            <w:rPr>
              <w:rFonts w:cstheme="minorHAnsi"/>
              <w:highlight w:val="yellow"/>
              <w:rPrChange w:id="231" w:author="David Odd" w:date="2022-02-17T18:01:00Z">
                <w:rPr>
                  <w:rFonts w:cstheme="minorHAnsi"/>
                </w:rPr>
              </w:rPrChange>
            </w:rPr>
            <w:delText xml:space="preserve"> and have a lower birth weight</w:delText>
          </w:r>
        </w:del>
      </w:ins>
      <w:del w:id="232" w:author="David Odd" w:date="2022-02-18T13:00:00Z">
        <w:r w:rsidR="00DB4D45" w:rsidRPr="00B67BB7" w:rsidDel="008070DF">
          <w:rPr>
            <w:rFonts w:cstheme="minorHAnsi"/>
            <w:highlight w:val="yellow"/>
            <w:rPrChange w:id="233" w:author="David Odd" w:date="2022-02-17T18:01:00Z">
              <w:rPr>
                <w:rFonts w:cstheme="minorHAnsi"/>
              </w:rPr>
            </w:rPrChange>
          </w:rPr>
          <w:delText xml:space="preserve"> (P=0.006)</w:delText>
        </w:r>
      </w:del>
      <w:ins w:id="234" w:author="Neil Pearce" w:date="2022-02-11T12:01:00Z">
        <w:del w:id="235" w:author="David Odd" w:date="2022-02-18T13:00:00Z">
          <w:r w:rsidR="000B05B1" w:rsidRPr="00B67BB7" w:rsidDel="008070DF">
            <w:rPr>
              <w:rFonts w:cstheme="minorHAnsi"/>
              <w:highlight w:val="yellow"/>
              <w:rPrChange w:id="236" w:author="David Odd" w:date="2022-02-17T18:01:00Z">
                <w:rPr>
                  <w:rFonts w:cstheme="minorHAnsi"/>
                </w:rPr>
              </w:rPrChange>
            </w:rPr>
            <w:delText xml:space="preserve">. </w:delText>
          </w:r>
        </w:del>
      </w:ins>
      <w:del w:id="237" w:author="David Odd" w:date="2022-02-18T13:00:00Z">
        <w:r w:rsidRPr="00B67BB7" w:rsidDel="008070DF">
          <w:rPr>
            <w:rFonts w:cstheme="minorHAnsi"/>
            <w:highlight w:val="yellow"/>
            <w:rPrChange w:id="238" w:author="David Odd" w:date="2022-02-17T18:01:00Z">
              <w:rPr>
                <w:rFonts w:cstheme="minorHAnsi"/>
              </w:rPr>
            </w:rPrChange>
          </w:rPr>
          <w:delText>; but otherwise,</w:delText>
        </w:r>
      </w:del>
      <w:ins w:id="239" w:author="Neil Pearce" w:date="2022-02-11T12:01:00Z">
        <w:del w:id="240" w:author="David Odd" w:date="2022-02-18T13:00:00Z">
          <w:r w:rsidR="000B05B1" w:rsidRPr="00B67BB7" w:rsidDel="008070DF">
            <w:rPr>
              <w:rFonts w:cstheme="minorHAnsi"/>
              <w:highlight w:val="yellow"/>
              <w:rPrChange w:id="241" w:author="David Odd" w:date="2022-02-17T18:01:00Z">
                <w:rPr>
                  <w:rFonts w:cstheme="minorHAnsi"/>
                </w:rPr>
              </w:rPrChange>
            </w:rPr>
            <w:delText>Other</w:delText>
          </w:r>
        </w:del>
      </w:ins>
      <w:del w:id="242" w:author="David Odd" w:date="2022-02-18T13:00:00Z">
        <w:r w:rsidRPr="00B67BB7" w:rsidDel="008070DF">
          <w:rPr>
            <w:rFonts w:cstheme="minorHAnsi"/>
            <w:highlight w:val="yellow"/>
            <w:rPrChange w:id="243" w:author="David Odd" w:date="2022-02-17T18:01:00Z">
              <w:rPr>
                <w:rFonts w:cstheme="minorHAnsi"/>
              </w:rPr>
            </w:rPrChange>
          </w:rPr>
          <w:delText xml:space="preserve"> antenatal </w:delText>
        </w:r>
      </w:del>
      <w:ins w:id="244" w:author="Neil Pearce" w:date="2022-02-11T12:01:00Z">
        <w:del w:id="245" w:author="David Odd" w:date="2022-02-18T13:00:00Z">
          <w:r w:rsidR="000B05B1" w:rsidRPr="00B67BB7" w:rsidDel="008070DF">
            <w:rPr>
              <w:rFonts w:cstheme="minorHAnsi"/>
              <w:highlight w:val="yellow"/>
              <w:rPrChange w:id="246" w:author="David Odd" w:date="2022-02-17T18:01:00Z">
                <w:rPr>
                  <w:rFonts w:cstheme="minorHAnsi"/>
                </w:rPr>
              </w:rPrChange>
            </w:rPr>
            <w:delText xml:space="preserve">and infant characteristics </w:delText>
          </w:r>
        </w:del>
      </w:ins>
      <w:del w:id="247" w:author="David Odd" w:date="2022-02-18T13:00:00Z">
        <w:r w:rsidRPr="00B67BB7" w:rsidDel="008070DF">
          <w:rPr>
            <w:rFonts w:cstheme="minorHAnsi"/>
            <w:highlight w:val="yellow"/>
            <w:rPrChange w:id="248" w:author="David Odd" w:date="2022-02-17T18:01:00Z">
              <w:rPr>
                <w:rFonts w:cstheme="minorHAnsi"/>
              </w:rPr>
            </w:rPrChange>
          </w:rPr>
          <w:delText>risk factors d</w:delText>
        </w:r>
      </w:del>
      <w:ins w:id="249" w:author="Neil Pearce" w:date="2022-02-11T12:01:00Z">
        <w:del w:id="250" w:author="David Odd" w:date="2022-02-18T13:00:00Z">
          <w:r w:rsidR="000B05B1" w:rsidRPr="00B67BB7" w:rsidDel="008070DF">
            <w:rPr>
              <w:rFonts w:cstheme="minorHAnsi"/>
              <w:highlight w:val="yellow"/>
              <w:rPrChange w:id="251" w:author="David Odd" w:date="2022-02-17T18:01:00Z">
                <w:rPr>
                  <w:rFonts w:cstheme="minorHAnsi"/>
                </w:rPr>
              </w:rPrChange>
            </w:rPr>
            <w:delText>d</w:delText>
          </w:r>
        </w:del>
      </w:ins>
      <w:del w:id="252" w:author="David Odd" w:date="2022-02-18T13:00:00Z">
        <w:r w:rsidRPr="00B67BB7" w:rsidDel="008070DF">
          <w:rPr>
            <w:rFonts w:cstheme="minorHAnsi"/>
            <w:highlight w:val="yellow"/>
            <w:rPrChange w:id="253" w:author="David Odd" w:date="2022-02-17T18:01:00Z">
              <w:rPr>
                <w:rFonts w:cstheme="minorHAnsi"/>
              </w:rPr>
            </w:rPrChange>
          </w:rPr>
          <w:delText xml:space="preserve">id not appear to differ substantially. </w:delText>
        </w:r>
      </w:del>
      <w:del w:id="254" w:author="Neil Pearce" w:date="2022-02-11T12:09:00Z">
        <w:r w:rsidR="002273D4" w:rsidRPr="00B67BB7" w:rsidDel="008D68F8">
          <w:rPr>
            <w:rFonts w:cstheme="minorHAnsi"/>
            <w:highlight w:val="yellow"/>
            <w:rPrChange w:id="255" w:author="David Odd" w:date="2022-02-17T18:01:00Z">
              <w:rPr>
                <w:rFonts w:cstheme="minorHAnsi"/>
              </w:rPr>
            </w:rPrChange>
          </w:rPr>
          <w:delText xml:space="preserve">For </w:delText>
        </w:r>
        <w:r w:rsidRPr="00B67BB7" w:rsidDel="008D68F8">
          <w:rPr>
            <w:rFonts w:cstheme="minorHAnsi"/>
            <w:highlight w:val="yellow"/>
            <w:rPrChange w:id="256" w:author="David Odd" w:date="2022-02-17T18:01:00Z">
              <w:rPr>
                <w:rFonts w:cstheme="minorHAnsi"/>
              </w:rPr>
            </w:rPrChange>
          </w:rPr>
          <w:delText>growth measures, i</w:delText>
        </w:r>
      </w:del>
      <w:ins w:id="257" w:author="Neil Pearce" w:date="2022-02-11T12:09:00Z">
        <w:del w:id="258" w:author="David Odd" w:date="2022-02-18T13:00:00Z">
          <w:r w:rsidR="008D68F8" w:rsidRPr="00B67BB7" w:rsidDel="008070DF">
            <w:rPr>
              <w:rFonts w:cstheme="minorHAnsi"/>
              <w:highlight w:val="yellow"/>
              <w:rPrChange w:id="259" w:author="David Odd" w:date="2022-02-17T18:01:00Z">
                <w:rPr>
                  <w:rFonts w:cstheme="minorHAnsi"/>
                </w:rPr>
              </w:rPrChange>
            </w:rPr>
            <w:delText>I</w:delText>
          </w:r>
        </w:del>
      </w:ins>
      <w:del w:id="260" w:author="David Odd" w:date="2022-02-18T13:00:00Z">
        <w:r w:rsidRPr="00B67BB7" w:rsidDel="008070DF">
          <w:rPr>
            <w:rFonts w:cstheme="minorHAnsi"/>
            <w:highlight w:val="yellow"/>
            <w:rPrChange w:id="261" w:author="David Odd" w:date="2022-02-17T18:01:00Z">
              <w:rPr>
                <w:rFonts w:cstheme="minorHAnsi"/>
              </w:rPr>
            </w:rPrChange>
          </w:rPr>
          <w:delText xml:space="preserve">nfants with HIE </w:delText>
        </w:r>
      </w:del>
      <w:ins w:id="262" w:author="Neil Pearce" w:date="2022-02-11T12:20:00Z">
        <w:del w:id="263" w:author="David Odd" w:date="2022-02-18T13:00:00Z">
          <w:r w:rsidR="005E306D" w:rsidRPr="00B67BB7" w:rsidDel="008070DF">
            <w:rPr>
              <w:rFonts w:cstheme="minorHAnsi"/>
              <w:highlight w:val="yellow"/>
              <w:rPrChange w:id="264" w:author="David Odd" w:date="2022-02-17T18:01:00Z">
                <w:rPr>
                  <w:rFonts w:cstheme="minorHAnsi"/>
                </w:rPr>
              </w:rPrChange>
            </w:rPr>
            <w:delText>were more likely to have a sibling with</w:delText>
          </w:r>
        </w:del>
      </w:ins>
      <w:ins w:id="265" w:author="Neil Pearce" w:date="2022-02-11T12:21:00Z">
        <w:del w:id="266" w:author="David Odd" w:date="2022-02-18T13:00:00Z">
          <w:r w:rsidR="005E306D" w:rsidRPr="00B67BB7" w:rsidDel="008070DF">
            <w:rPr>
              <w:rFonts w:cstheme="minorHAnsi"/>
              <w:highlight w:val="yellow"/>
              <w:rPrChange w:id="267" w:author="David Odd" w:date="2022-02-17T18:01:00Z">
                <w:rPr>
                  <w:rFonts w:cstheme="minorHAnsi"/>
                </w:rPr>
              </w:rPrChange>
            </w:rPr>
            <w:delText xml:space="preserve"> a developmental disorder,</w:delText>
          </w:r>
        </w:del>
      </w:ins>
      <w:ins w:id="268" w:author="Neil Pearce" w:date="2022-02-11T12:20:00Z">
        <w:del w:id="269" w:author="David Odd" w:date="2022-02-18T13:00:00Z">
          <w:r w:rsidR="005E306D" w:rsidRPr="00B67BB7" w:rsidDel="008070DF">
            <w:rPr>
              <w:rFonts w:cstheme="minorHAnsi"/>
              <w:highlight w:val="yellow"/>
              <w:rPrChange w:id="270" w:author="David Odd" w:date="2022-02-17T18:01:00Z">
                <w:rPr>
                  <w:rFonts w:cstheme="minorHAnsi"/>
                </w:rPr>
              </w:rPrChange>
            </w:rPr>
            <w:delText xml:space="preserve"> </w:delText>
          </w:r>
        </w:del>
      </w:ins>
      <w:ins w:id="271" w:author="Neil Pearce" w:date="2022-02-11T12:10:00Z">
        <w:del w:id="272" w:author="David Odd" w:date="2022-02-18T13:00:00Z">
          <w:r w:rsidR="008D68F8" w:rsidRPr="00B67BB7" w:rsidDel="008070DF">
            <w:rPr>
              <w:rFonts w:cstheme="minorHAnsi"/>
              <w:highlight w:val="yellow"/>
              <w:rPrChange w:id="273" w:author="David Odd" w:date="2022-02-17T18:01:00Z">
                <w:rPr>
                  <w:rFonts w:cstheme="minorHAnsi"/>
                </w:rPr>
              </w:rPrChange>
            </w:rPr>
            <w:delText xml:space="preserve">had lower birthweight </w:delText>
          </w:r>
        </w:del>
      </w:ins>
      <w:del w:id="274" w:author="David Odd" w:date="2022-02-18T13:00:00Z">
        <w:r w:rsidRPr="00B67BB7" w:rsidDel="008070DF">
          <w:rPr>
            <w:rFonts w:cstheme="minorHAnsi"/>
            <w:highlight w:val="yellow"/>
            <w:rPrChange w:id="275" w:author="David Odd" w:date="2022-02-17T18:01:00Z">
              <w:rPr>
                <w:rFonts w:cstheme="minorHAnsi"/>
              </w:rPr>
            </w:rPrChange>
          </w:rPr>
          <w:delText>were more likely to be poorly grown</w:delText>
        </w:r>
        <w:r w:rsidR="00DB4D45" w:rsidRPr="00B67BB7" w:rsidDel="008070DF">
          <w:rPr>
            <w:rFonts w:cstheme="minorHAnsi"/>
            <w:highlight w:val="yellow"/>
            <w:rPrChange w:id="276" w:author="David Odd" w:date="2022-02-17T18:01:00Z">
              <w:rPr>
                <w:rFonts w:cstheme="minorHAnsi"/>
              </w:rPr>
            </w:rPrChange>
          </w:rPr>
          <w:delText xml:space="preserve"> (P&lt;0.001)</w:delText>
        </w:r>
        <w:r w:rsidRPr="00B67BB7" w:rsidDel="008070DF">
          <w:rPr>
            <w:rFonts w:cstheme="minorHAnsi"/>
            <w:highlight w:val="yellow"/>
            <w:rPrChange w:id="277" w:author="David Odd" w:date="2022-02-17T18:01:00Z">
              <w:rPr>
                <w:rFonts w:cstheme="minorHAnsi"/>
              </w:rPr>
            </w:rPrChange>
          </w:rPr>
          <w:delText xml:space="preserve">. </w:delText>
        </w:r>
      </w:del>
      <w:ins w:id="278" w:author="Neil Pearce" w:date="2022-02-11T12:18:00Z">
        <w:del w:id="279" w:author="David Odd" w:date="2022-02-18T13:00:00Z">
          <w:r w:rsidR="005E306D" w:rsidRPr="00B67BB7" w:rsidDel="008070DF">
            <w:rPr>
              <w:rFonts w:cstheme="minorHAnsi"/>
              <w:highlight w:val="yellow"/>
              <w:rPrChange w:id="280" w:author="David Odd" w:date="2022-02-17T18:01:00Z">
                <w:rPr>
                  <w:rFonts w:cstheme="minorHAnsi"/>
                </w:rPr>
              </w:rPrChange>
            </w:rPr>
            <w:delText>and</w:delText>
          </w:r>
        </w:del>
      </w:ins>
      <w:ins w:id="281" w:author="Neil Pearce" w:date="2022-02-11T12:19:00Z">
        <w:del w:id="282" w:author="David Odd" w:date="2022-02-18T13:00:00Z">
          <w:r w:rsidR="005E306D" w:rsidRPr="00B67BB7" w:rsidDel="008070DF">
            <w:rPr>
              <w:rFonts w:cstheme="minorHAnsi"/>
              <w:highlight w:val="yellow"/>
              <w:rPrChange w:id="283" w:author="David Odd" w:date="2022-02-17T18:01:00Z">
                <w:rPr>
                  <w:rFonts w:cstheme="minorHAnsi"/>
                </w:rPr>
              </w:rPrChange>
            </w:rPr>
            <w:delText xml:space="preserve"> </w:delText>
          </w:r>
        </w:del>
      </w:ins>
      <w:ins w:id="284" w:author="Neil Pearce" w:date="2022-02-11T12:21:00Z">
        <w:del w:id="285" w:author="David Odd" w:date="2022-02-18T13:00:00Z">
          <w:r w:rsidR="005E306D" w:rsidRPr="00B67BB7" w:rsidDel="008070DF">
            <w:rPr>
              <w:rFonts w:cstheme="minorHAnsi"/>
              <w:highlight w:val="yellow"/>
              <w:rPrChange w:id="286" w:author="David Odd" w:date="2022-02-17T18:01:00Z">
                <w:rPr>
                  <w:rFonts w:cstheme="minorHAnsi"/>
                </w:rPr>
              </w:rPrChange>
            </w:rPr>
            <w:delText xml:space="preserve">had more adverse </w:delText>
          </w:r>
        </w:del>
      </w:ins>
      <w:ins w:id="287" w:author="Neil Pearce" w:date="2022-02-11T12:19:00Z">
        <w:del w:id="288" w:author="David Odd" w:date="2022-02-18T13:00:00Z">
          <w:r w:rsidR="005E306D" w:rsidRPr="00B67BB7" w:rsidDel="008070DF">
            <w:rPr>
              <w:rFonts w:cstheme="minorHAnsi"/>
              <w:highlight w:val="yellow"/>
              <w:rPrChange w:id="289" w:author="David Odd" w:date="2022-02-17T18:01:00Z">
                <w:rPr>
                  <w:rFonts w:cstheme="minorHAnsi"/>
                </w:rPr>
              </w:rPrChange>
            </w:rPr>
            <w:delText xml:space="preserve">intrapartum characteristics, including breach </w:delText>
          </w:r>
        </w:del>
      </w:ins>
      <w:ins w:id="290" w:author="Neil Pearce" w:date="2022-02-11T12:20:00Z">
        <w:del w:id="291" w:author="David Odd" w:date="2022-02-18T13:00:00Z">
          <w:r w:rsidR="005E306D" w:rsidRPr="00B67BB7" w:rsidDel="008070DF">
            <w:rPr>
              <w:rFonts w:cstheme="minorHAnsi"/>
              <w:highlight w:val="yellow"/>
              <w:rPrChange w:id="292" w:author="David Odd" w:date="2022-02-17T18:01:00Z">
                <w:rPr>
                  <w:rFonts w:cstheme="minorHAnsi"/>
                </w:rPr>
              </w:rPrChange>
            </w:rPr>
            <w:delText>presentation,</w:delText>
          </w:r>
        </w:del>
      </w:ins>
      <w:ins w:id="293" w:author="Neil Pearce" w:date="2022-02-11T12:22:00Z">
        <w:del w:id="294" w:author="David Odd" w:date="2022-02-18T13:00:00Z">
          <w:r w:rsidR="005E306D" w:rsidRPr="00B67BB7" w:rsidDel="008070DF">
            <w:rPr>
              <w:rFonts w:cstheme="minorHAnsi"/>
              <w:highlight w:val="yellow"/>
              <w:rPrChange w:id="295" w:author="David Odd" w:date="2022-02-17T18:01:00Z">
                <w:rPr>
                  <w:rFonts w:cstheme="minorHAnsi"/>
                </w:rPr>
              </w:rPrChange>
            </w:rPr>
            <w:delText xml:space="preserve"> cord prolapse</w:delText>
          </w:r>
          <w:r w:rsidR="0012374E" w:rsidRPr="00B67BB7" w:rsidDel="008070DF">
            <w:rPr>
              <w:rFonts w:cstheme="minorHAnsi"/>
              <w:highlight w:val="yellow"/>
              <w:rPrChange w:id="296" w:author="David Odd" w:date="2022-02-17T18:01:00Z">
                <w:rPr>
                  <w:rFonts w:cstheme="minorHAnsi"/>
                </w:rPr>
              </w:rPrChange>
            </w:rPr>
            <w:delText xml:space="preserve"> and </w:delText>
          </w:r>
        </w:del>
      </w:ins>
      <w:ins w:id="297" w:author="Neil Pearce" w:date="2022-02-11T12:23:00Z">
        <w:del w:id="298" w:author="David Odd" w:date="2022-02-18T13:00:00Z">
          <w:r w:rsidR="0012374E" w:rsidRPr="00B67BB7" w:rsidDel="008070DF">
            <w:rPr>
              <w:rFonts w:cstheme="minorHAnsi"/>
              <w:highlight w:val="yellow"/>
              <w:rPrChange w:id="299" w:author="David Odd" w:date="2022-02-17T18:01:00Z">
                <w:rPr>
                  <w:rFonts w:cstheme="minorHAnsi"/>
                </w:rPr>
              </w:rPrChange>
            </w:rPr>
            <w:delText>delivery</w:delText>
          </w:r>
        </w:del>
      </w:ins>
      <w:ins w:id="300" w:author="Neil Pearce" w:date="2022-02-11T12:22:00Z">
        <w:del w:id="301" w:author="David Odd" w:date="2022-02-18T13:00:00Z">
          <w:r w:rsidR="0012374E" w:rsidRPr="00B67BB7" w:rsidDel="008070DF">
            <w:rPr>
              <w:rFonts w:cstheme="minorHAnsi"/>
              <w:highlight w:val="yellow"/>
              <w:rPrChange w:id="302" w:author="David Odd" w:date="2022-02-17T18:01:00Z">
                <w:rPr>
                  <w:rFonts w:cstheme="minorHAnsi"/>
                </w:rPr>
              </w:rPrChange>
            </w:rPr>
            <w:delText xml:space="preserve"> by </w:delText>
          </w:r>
        </w:del>
      </w:ins>
      <w:ins w:id="303" w:author="Neil Pearce" w:date="2022-02-11T12:23:00Z">
        <w:del w:id="304" w:author="David Odd" w:date="2022-02-18T13:00:00Z">
          <w:r w:rsidR="0012374E" w:rsidRPr="00B67BB7" w:rsidDel="008070DF">
            <w:rPr>
              <w:rFonts w:cstheme="minorHAnsi"/>
              <w:highlight w:val="yellow"/>
              <w:rPrChange w:id="305" w:author="David Odd" w:date="2022-02-17T18:01:00Z">
                <w:rPr>
                  <w:rFonts w:cstheme="minorHAnsi"/>
                </w:rPr>
              </w:rPrChange>
            </w:rPr>
            <w:delText>Caesarean</w:delText>
          </w:r>
        </w:del>
      </w:ins>
      <w:ins w:id="306" w:author="Neil Pearce" w:date="2022-02-11T12:22:00Z">
        <w:del w:id="307" w:author="David Odd" w:date="2022-02-18T13:00:00Z">
          <w:r w:rsidR="0012374E" w:rsidRPr="00B67BB7" w:rsidDel="008070DF">
            <w:rPr>
              <w:rFonts w:cstheme="minorHAnsi"/>
              <w:highlight w:val="yellow"/>
              <w:rPrChange w:id="308" w:author="David Odd" w:date="2022-02-17T18:01:00Z">
                <w:rPr>
                  <w:rFonts w:cstheme="minorHAnsi"/>
                </w:rPr>
              </w:rPrChange>
            </w:rPr>
            <w:delText xml:space="preserve"> section</w:delText>
          </w:r>
        </w:del>
      </w:ins>
      <w:del w:id="309" w:author="David Odd" w:date="2022-02-18T13:00:00Z">
        <w:r w:rsidRPr="00B67BB7" w:rsidDel="008070DF">
          <w:rPr>
            <w:rFonts w:cstheme="minorHAnsi"/>
            <w:highlight w:val="yellow"/>
            <w:rPrChange w:id="310" w:author="David Odd" w:date="2022-02-17T18:01:00Z">
              <w:rPr>
                <w:rFonts w:cstheme="minorHAnsi"/>
              </w:rPr>
            </w:rPrChange>
          </w:rPr>
          <w:delText>Infants with, and without HIE, differed for most of the intrapartum factors except the recording of a nuchal cord</w:delText>
        </w:r>
        <w:r w:rsidR="00DB4D45" w:rsidRPr="00B67BB7" w:rsidDel="008070DF">
          <w:rPr>
            <w:rFonts w:cstheme="minorHAnsi"/>
            <w:highlight w:val="yellow"/>
            <w:rPrChange w:id="311" w:author="David Odd" w:date="2022-02-17T18:01:00Z">
              <w:rPr>
                <w:rFonts w:cstheme="minorHAnsi"/>
              </w:rPr>
            </w:rPrChange>
          </w:rPr>
          <w:delText xml:space="preserve"> (P=0.64)</w:delText>
        </w:r>
        <w:r w:rsidRPr="00B67BB7" w:rsidDel="008070DF">
          <w:rPr>
            <w:rFonts w:cstheme="minorHAnsi"/>
            <w:highlight w:val="yellow"/>
            <w:rPrChange w:id="312" w:author="David Odd" w:date="2022-02-17T18:01:00Z">
              <w:rPr>
                <w:rFonts w:cstheme="minorHAnsi"/>
              </w:rPr>
            </w:rPrChange>
          </w:rPr>
          <w:delText>.</w:delText>
        </w:r>
      </w:del>
    </w:p>
    <w:p w14:paraId="4686DF27" w14:textId="77777777" w:rsidR="00562222" w:rsidRPr="00C81F80" w:rsidRDefault="00562222" w:rsidP="00172234">
      <w:pPr>
        <w:rPr>
          <w:rFonts w:cstheme="minorHAnsi"/>
        </w:rPr>
      </w:pP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F772F0"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commentRangeStart w:id="313"/>
      <w:r w:rsidR="005268AF" w:rsidRPr="00C81F80">
        <w:rPr>
          <w:rFonts w:cstheme="minorHAnsi"/>
        </w:rPr>
        <w:t>e</w:t>
      </w:r>
      <w:r w:rsidR="00AB60D2" w:rsidRPr="00C81F80">
        <w:rPr>
          <w:rFonts w:cstheme="minorHAnsi"/>
        </w:rPr>
        <w:t xml:space="preserve">lastic-Net, LASSO, RFE and extra-trees </w:t>
      </w:r>
      <w:commentRangeEnd w:id="313"/>
      <w:r w:rsidR="00E01D6A">
        <w:rPr>
          <w:rStyle w:val="CommentReference"/>
        </w:rPr>
        <w:commentReference w:id="313"/>
      </w:r>
      <w:r w:rsidR="00AB60D2" w:rsidRPr="00C81F80">
        <w:rPr>
          <w:rFonts w:cstheme="minorHAnsi"/>
        </w:rPr>
        <w:t>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w:t>
      </w:r>
      <w:ins w:id="314" w:author="Neil Pearce" w:date="2022-02-11T12:25:00Z">
        <w:r w:rsidR="0012374E" w:rsidRPr="00C81F80">
          <w:rPr>
            <w:rFonts w:cstheme="minorHAnsi"/>
          </w:rPr>
          <w:t xml:space="preserve">Spearman’s correlation coefficient </w:t>
        </w:r>
      </w:ins>
      <w:del w:id="315" w:author="Neil Pearce" w:date="2022-02-11T12:25:00Z">
        <w:r w:rsidR="00AB60D2" w:rsidRPr="00C81F80" w:rsidDel="0012374E">
          <w:rPr>
            <w:rFonts w:cstheme="minorHAnsi"/>
          </w:rPr>
          <w:delText xml:space="preserve">Rho </w:delText>
        </w:r>
      </w:del>
      <w:r w:rsidR="00AB60D2" w:rsidRPr="00C81F80">
        <w:rPr>
          <w:rFonts w:cstheme="minorHAnsi"/>
        </w:rPr>
        <w:t>=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ins w:id="316" w:author="Neil Pearce" w:date="2022-02-11T12:25:00Z">
        <w:r w:rsidR="0012374E">
          <w:rPr>
            <w:rFonts w:cstheme="minorHAnsi"/>
          </w:rPr>
          <w:t>)</w:t>
        </w:r>
      </w:ins>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645ADE">
        <w:rPr>
          <w:rFonts w:cstheme="minorHAnsi"/>
          <w:highlight w:val="yellow"/>
          <w:rPrChange w:id="317" w:author="David Odd" w:date="2022-02-17T18:02:00Z">
            <w:rPr>
              <w:rFonts w:cstheme="minorHAnsi"/>
            </w:rPr>
          </w:rPrChange>
        </w:rPr>
        <w:t xml:space="preserve">The discriminatory ability of each </w:t>
      </w:r>
      <w:r w:rsidR="009F41E3" w:rsidRPr="00645ADE">
        <w:rPr>
          <w:rFonts w:cstheme="minorHAnsi"/>
          <w:highlight w:val="yellow"/>
          <w:rPrChange w:id="318" w:author="David Odd" w:date="2022-02-17T18:02:00Z">
            <w:rPr>
              <w:rFonts w:cstheme="minorHAnsi"/>
            </w:rPr>
          </w:rPrChange>
        </w:rPr>
        <w:t xml:space="preserve">feature set </w:t>
      </w:r>
      <w:r w:rsidRPr="00645ADE">
        <w:rPr>
          <w:rFonts w:cstheme="minorHAnsi"/>
          <w:highlight w:val="yellow"/>
          <w:rPrChange w:id="319" w:author="David Odd" w:date="2022-02-17T18:02:00Z">
            <w:rPr>
              <w:rFonts w:cstheme="minorHAnsi"/>
            </w:rPr>
          </w:rPrChange>
        </w:rPr>
        <w:t xml:space="preserve">was </w:t>
      </w:r>
      <w:r w:rsidR="00D45AD5" w:rsidRPr="00645ADE">
        <w:rPr>
          <w:rFonts w:cstheme="minorHAnsi"/>
          <w:highlight w:val="yellow"/>
          <w:rPrChange w:id="320" w:author="David Odd" w:date="2022-02-17T18:02:00Z">
            <w:rPr>
              <w:rFonts w:cstheme="minorHAnsi"/>
            </w:rPr>
          </w:rPrChange>
        </w:rPr>
        <w:t xml:space="preserve">estimated </w:t>
      </w:r>
      <w:r w:rsidRPr="00645ADE">
        <w:rPr>
          <w:rFonts w:cstheme="minorHAnsi"/>
          <w:highlight w:val="yellow"/>
          <w:rPrChange w:id="321" w:author="David Odd" w:date="2022-02-17T18:02:00Z">
            <w:rPr>
              <w:rFonts w:cstheme="minorHAnsi"/>
            </w:rPr>
          </w:rPrChange>
        </w:rPr>
        <w:t xml:space="preserve">using the AUC on the second (later) half of </w:t>
      </w:r>
      <w:commentRangeStart w:id="322"/>
      <w:commentRangeStart w:id="323"/>
      <w:r w:rsidRPr="00645ADE">
        <w:rPr>
          <w:rFonts w:cstheme="minorHAnsi"/>
          <w:highlight w:val="yellow"/>
          <w:rPrChange w:id="324" w:author="David Odd" w:date="2022-02-17T18:02:00Z">
            <w:rPr>
              <w:rFonts w:cstheme="minorHAnsi"/>
            </w:rPr>
          </w:rPrChange>
        </w:rPr>
        <w:t>pregnancies</w:t>
      </w:r>
      <w:commentRangeEnd w:id="322"/>
      <w:r w:rsidR="00CA5FC7" w:rsidRPr="00645ADE">
        <w:rPr>
          <w:rStyle w:val="CommentReference"/>
          <w:highlight w:val="yellow"/>
          <w:rPrChange w:id="325" w:author="David Odd" w:date="2022-02-17T18:02:00Z">
            <w:rPr>
              <w:rStyle w:val="CommentReference"/>
            </w:rPr>
          </w:rPrChange>
        </w:rPr>
        <w:commentReference w:id="322"/>
      </w:r>
      <w:commentRangeEnd w:id="323"/>
      <w:r w:rsidR="003D34C4" w:rsidRPr="00645ADE">
        <w:rPr>
          <w:rStyle w:val="CommentReference"/>
          <w:highlight w:val="yellow"/>
          <w:rPrChange w:id="326" w:author="David Odd" w:date="2022-02-17T18:02:00Z">
            <w:rPr>
              <w:rStyle w:val="CommentReference"/>
            </w:rPr>
          </w:rPrChange>
        </w:rPr>
        <w:commentReference w:id="323"/>
      </w:r>
      <w:r w:rsidR="009F41E3" w:rsidRPr="00645ADE">
        <w:rPr>
          <w:rFonts w:cstheme="minorHAnsi"/>
          <w:highlight w:val="yellow"/>
          <w:rPrChange w:id="327" w:author="David Odd" w:date="2022-02-17T18:02:00Z">
            <w:rPr>
              <w:rFonts w:cstheme="minorHAnsi"/>
            </w:rPr>
          </w:rPrChange>
        </w:rPr>
        <w:t xml:space="preserve"> with logistic regression</w:t>
      </w:r>
      <w:r w:rsidR="00E16E65" w:rsidRPr="00645ADE">
        <w:rPr>
          <w:rFonts w:cstheme="minorHAnsi"/>
          <w:highlight w:val="yellow"/>
          <w:rPrChange w:id="328" w:author="David Odd" w:date="2022-02-17T18:02:00Z">
            <w:rPr>
              <w:rFonts w:cstheme="minorHAnsi"/>
            </w:rPr>
          </w:rPrChange>
        </w:rPr>
        <w:t xml:space="preserve"> (</w:t>
      </w:r>
      <w:r w:rsidR="00E16E65" w:rsidRPr="00645ADE">
        <w:rPr>
          <w:rFonts w:cstheme="minorHAnsi"/>
          <w:b/>
          <w:bCs/>
          <w:highlight w:val="yellow"/>
          <w:rPrChange w:id="329" w:author="David Odd" w:date="2022-02-17T18:02:00Z">
            <w:rPr>
              <w:rFonts w:cstheme="minorHAnsi"/>
              <w:b/>
              <w:bCs/>
            </w:rPr>
          </w:rPrChange>
        </w:rPr>
        <w:t>Figure 3</w:t>
      </w:r>
      <w:r w:rsidR="00E16E65" w:rsidRPr="00645ADE">
        <w:rPr>
          <w:rFonts w:cstheme="minorHAnsi"/>
          <w:highlight w:val="yellow"/>
          <w:rPrChange w:id="330" w:author="David Odd" w:date="2022-02-17T18:02:00Z">
            <w:rPr>
              <w:rFonts w:cstheme="minorHAnsi"/>
            </w:rPr>
          </w:rPrChange>
        </w:rPr>
        <w:t>)</w:t>
      </w:r>
      <w:r w:rsidR="009F41E3" w:rsidRPr="00645ADE">
        <w:rPr>
          <w:rFonts w:cstheme="minorHAnsi"/>
          <w:highlight w:val="yellow"/>
          <w:rPrChange w:id="331" w:author="David Odd" w:date="2022-02-17T18:02:00Z">
            <w:rPr>
              <w:rFonts w:cstheme="minorHAnsi"/>
            </w:rPr>
          </w:rPrChange>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w:t>
      </w:r>
      <w:commentRangeStart w:id="332"/>
      <w:r w:rsidR="00F67E30" w:rsidRPr="00C81F80">
        <w:rPr>
          <w:rFonts w:cstheme="minorHAnsi"/>
        </w:rPr>
        <w:t xml:space="preserve">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w:t>
      </w:r>
      <w:commentRangeEnd w:id="332"/>
      <w:r w:rsidR="00E01D6A">
        <w:rPr>
          <w:rStyle w:val="CommentReference"/>
        </w:rPr>
        <w:commentReference w:id="332"/>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D882528"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w:t>
      </w:r>
      <w:ins w:id="333" w:author="Tom Gaunt" w:date="2022-02-18T15:36:00Z">
        <w:r w:rsidR="00E01D6A">
          <w:rPr>
            <w:rFonts w:cstheme="minorHAnsi"/>
          </w:rPr>
          <w:t xml:space="preserve">a </w:t>
        </w:r>
      </w:ins>
      <w:r w:rsidR="00092982" w:rsidRPr="00C81F80">
        <w:rPr>
          <w:rFonts w:cstheme="minorHAnsi"/>
        </w:rPr>
        <w:t>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r w:rsidRPr="00C81F80">
        <w:t>Discussion</w:t>
      </w:r>
    </w:p>
    <w:p w14:paraId="7846DC49" w14:textId="517DD827" w:rsidR="007860C5" w:rsidRDefault="007860C5" w:rsidP="007860C5"/>
    <w:p w14:paraId="3FD09D63" w14:textId="19851753" w:rsidR="00A34D5D" w:rsidRDefault="00223656" w:rsidP="00A34D5D">
      <w:r>
        <w:lastRenderedPageBreak/>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A34D5D"/>
    <w:p w14:paraId="26588CB6" w14:textId="1F5287AD" w:rsidR="00AE69BF" w:rsidRPr="00AE69BF" w:rsidRDefault="001567FD" w:rsidP="00A34D5D">
      <w:pPr>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w:t>
      </w:r>
      <w:del w:id="334" w:author="Tom Gaunt" w:date="2022-02-18T15:37:00Z">
        <w:r w:rsidR="009F77AA" w:rsidDel="00E01D6A">
          <w:delText xml:space="preserve">strongly </w:delText>
        </w:r>
      </w:del>
      <w:ins w:id="335" w:author="Tom Gaunt" w:date="2022-02-18T15:37:00Z">
        <w:r w:rsidR="00E01D6A">
          <w:t>substantially</w:t>
        </w:r>
        <w:r w:rsidR="00E01D6A">
          <w:t xml:space="preserve"> </w:t>
        </w:r>
      </w:ins>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w:t>
      </w:r>
      <w:r w:rsidR="006938A3">
        <w:t>could</w:t>
      </w:r>
      <w:r w:rsidR="00A84013">
        <w:t xml:space="preserve"> be </w:t>
      </w:r>
      <w:r w:rsidR="00A02221">
        <w:t xml:space="preserve">optimised </w:t>
      </w:r>
      <w:r w:rsidR="00953B35">
        <w:t xml:space="preserve">to produce models </w:t>
      </w:r>
      <w:r w:rsidR="00A84013">
        <w:t xml:space="preserve">with little or no human </w:t>
      </w:r>
      <w:del w:id="336" w:author="Tom Gaunt" w:date="2022-02-18T15:37:00Z">
        <w:r w:rsidR="00A84013" w:rsidDel="00E01D6A">
          <w:delText xml:space="preserve">an </w:delText>
        </w:r>
      </w:del>
      <w:r w:rsidR="00A84013">
        <w:t xml:space="preserve">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consuming</w:t>
      </w:r>
      <w:r w:rsidR="00A84013" w:rsidRPr="000D000B">
        <w:t xml:space="preserve"> and </w:t>
      </w:r>
      <w:r w:rsidR="00AE69BF" w:rsidRPr="000D000B">
        <w:t>laborious,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A34D5D"/>
    <w:p w14:paraId="00ACCA3B" w14:textId="07281BCD" w:rsidR="0006084A" w:rsidRPr="00A85E03" w:rsidRDefault="00AB4637" w:rsidP="00A34D5D">
      <w:r w:rsidRPr="00A85E03">
        <w:t xml:space="preserve">Previous research </w:t>
      </w:r>
      <w:r w:rsidR="00C21F7B" w:rsidRPr="00A85E03">
        <w:t>automat</w:t>
      </w:r>
      <w:r w:rsidR="00976355" w:rsidRPr="00A85E03">
        <w:t>ing</w:t>
      </w:r>
      <w:r w:rsidR="00C21F7B" w:rsidRPr="00A85E03">
        <w:t xml:space="preserve"> feature selection for </w:t>
      </w:r>
      <w:r w:rsidR="00BF2A5B" w:rsidRPr="00A85E03">
        <w:t xml:space="preserve">HIE </w:t>
      </w:r>
      <w:r w:rsidR="00C21F7B" w:rsidRPr="00A85E03">
        <w:t xml:space="preserve">using logistic elastic net regression </w:t>
      </w:r>
      <w:r w:rsidR="00BF2A5B" w:rsidRPr="00A85E03">
        <w:t>from</w:t>
      </w:r>
      <w:r w:rsidR="00433C60" w:rsidRPr="00A85E03">
        <w:t xml:space="preserve"> maternal</w:t>
      </w:r>
      <w:r w:rsidR="00BF2A5B" w:rsidRPr="00A85E03">
        <w:t xml:space="preserve"> </w:t>
      </w:r>
      <w:r w:rsidR="003A4880" w:rsidRPr="00A85E03">
        <w:t xml:space="preserve">demographics and billing codes </w:t>
      </w:r>
      <w:r w:rsidR="00DC3175" w:rsidRPr="00A85E03">
        <w:t xml:space="preserve">collected during </w:t>
      </w:r>
      <w:r w:rsidR="00433C60" w:rsidRPr="00A85E03">
        <w:t>the antenatal period</w:t>
      </w:r>
      <w:r w:rsidR="009C54FB" w:rsidRPr="00A85E03">
        <w:t xml:space="preserve"> </w:t>
      </w:r>
      <w:r w:rsidR="009C54FB" w:rsidRPr="00A85E03">
        <w:fldChar w:fldCharType="begin" w:fldLock="1"/>
      </w:r>
      <w:r w:rsidR="00D07A1B" w:rsidRPr="00A85E03">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29]","plainTextFormattedCitation":"[29]","previouslyFormattedCitation":"[29]"},"properties":{"noteIndex":0},"schema":"https://github.com/citation-style-language/schema/raw/master/csl-citation.json"}</w:instrText>
      </w:r>
      <w:r w:rsidR="009C54FB" w:rsidRPr="00A85E03">
        <w:fldChar w:fldCharType="separate"/>
      </w:r>
      <w:r w:rsidR="0050137B" w:rsidRPr="00A85E03">
        <w:rPr>
          <w:noProof/>
        </w:rPr>
        <w:t>[29]</w:t>
      </w:r>
      <w:r w:rsidR="009C54FB" w:rsidRPr="00A85E03">
        <w:fldChar w:fldCharType="end"/>
      </w:r>
      <w:r w:rsidR="009C54FB" w:rsidRPr="00A85E03">
        <w:t xml:space="preserve"> obtained </w:t>
      </w:r>
      <w:r w:rsidRPr="00A85E03">
        <w:t xml:space="preserve">an average AUC of 0.87 </w:t>
      </w:r>
      <w:r w:rsidR="00EA0287" w:rsidRPr="00A85E03">
        <w:t>(95% CI 0.86, 0.88)</w:t>
      </w:r>
      <w:r w:rsidR="009C54FB" w:rsidRPr="00A85E03">
        <w:t xml:space="preserve">. </w:t>
      </w:r>
      <w:commentRangeStart w:id="337"/>
      <w:commentRangeStart w:id="338"/>
      <w:commentRangeStart w:id="339"/>
      <w:r w:rsidR="008005B8" w:rsidRPr="00A85E03">
        <w:t>However, th</w:t>
      </w:r>
      <w:r w:rsidR="00997FC2" w:rsidRPr="00A85E03">
        <w:t>e</w:t>
      </w:r>
      <w:r w:rsidR="008005B8" w:rsidRPr="00A85E03">
        <w:t xml:space="preserve"> study </w:t>
      </w:r>
      <w:r w:rsidR="008F4F5B" w:rsidRPr="00A85E03">
        <w:t xml:space="preserve">used 300 bootstrap replicates (i.e., sample with replacement) to </w:t>
      </w:r>
      <w:r w:rsidR="00527CD8" w:rsidRPr="00A85E03">
        <w:t>train and test</w:t>
      </w:r>
      <w:r w:rsidR="00C64326" w:rsidRPr="00A85E03">
        <w:t xml:space="preserve"> their model</w:t>
      </w:r>
      <w:r w:rsidR="00527CD8" w:rsidRPr="00A85E03">
        <w:t xml:space="preserve"> </w:t>
      </w:r>
      <w:r w:rsidR="008005B8" w:rsidRPr="00A85E03">
        <w:t xml:space="preserve">which may be susceptible to overfitting and </w:t>
      </w:r>
      <w:r w:rsidR="00F67EE6" w:rsidRPr="00A85E03">
        <w:t xml:space="preserve">as </w:t>
      </w:r>
      <w:r w:rsidR="008005B8" w:rsidRPr="00A85E03">
        <w:t xml:space="preserve">no </w:t>
      </w:r>
      <w:r w:rsidR="00CC61FD" w:rsidRPr="00A85E03">
        <w:t xml:space="preserve">separate </w:t>
      </w:r>
      <w:r w:rsidR="00F40324" w:rsidRPr="00A85E03">
        <w:t xml:space="preserve">internal </w:t>
      </w:r>
      <w:r w:rsidR="008005B8" w:rsidRPr="00A85E03">
        <w:t>validation was performed</w:t>
      </w:r>
      <w:r w:rsidR="00F67EE6" w:rsidRPr="00A85E03">
        <w:t xml:space="preserve">, we do not know if this high </w:t>
      </w:r>
      <w:r w:rsidR="00C75686" w:rsidRPr="00A85E03">
        <w:t xml:space="preserve">classification </w:t>
      </w:r>
      <w:r w:rsidR="00F67EE6" w:rsidRPr="00A85E03">
        <w:t>performance</w:t>
      </w:r>
      <w:r w:rsidR="00F40324" w:rsidRPr="00A85E03">
        <w:t xml:space="preserve"> is a result of the fitting procedure</w:t>
      </w:r>
      <w:r w:rsidR="008005B8" w:rsidRPr="00A85E03">
        <w:t>.</w:t>
      </w:r>
      <w:r w:rsidR="00D96A91" w:rsidRPr="00A85E03">
        <w:t xml:space="preserve"> </w:t>
      </w:r>
      <w:commentRangeEnd w:id="337"/>
      <w:r w:rsidR="00146BA2" w:rsidRPr="00A85E03">
        <w:rPr>
          <w:rStyle w:val="CommentReference"/>
        </w:rPr>
        <w:commentReference w:id="337"/>
      </w:r>
      <w:commentRangeEnd w:id="338"/>
      <w:r w:rsidR="004C219F" w:rsidRPr="00A85E03">
        <w:rPr>
          <w:rStyle w:val="CommentReference"/>
        </w:rPr>
        <w:commentReference w:id="338"/>
      </w:r>
      <w:commentRangeEnd w:id="339"/>
      <w:r w:rsidR="002D47A3">
        <w:rPr>
          <w:rStyle w:val="CommentReference"/>
        </w:rPr>
        <w:commentReference w:id="339"/>
      </w:r>
      <w:r w:rsidR="00B70E8C" w:rsidRPr="00A85E03">
        <w:t xml:space="preserve">A second study </w:t>
      </w:r>
      <w:r w:rsidR="00F12AAE" w:rsidRPr="00A85E03">
        <w:t xml:space="preserve">used </w:t>
      </w:r>
      <w:r w:rsidR="00B70E8C" w:rsidRPr="00A85E03">
        <w:t xml:space="preserve">deep learning </w:t>
      </w:r>
      <w:r w:rsidR="0082391A" w:rsidRPr="00A85E03">
        <w:t xml:space="preserve">and logistic </w:t>
      </w:r>
      <w:r w:rsidR="00463999" w:rsidRPr="00A85E03">
        <w:t xml:space="preserve">ridge </w:t>
      </w:r>
      <w:r w:rsidR="0082391A" w:rsidRPr="00A85E03">
        <w:t xml:space="preserve">regression </w:t>
      </w:r>
      <w:r w:rsidR="00625E76" w:rsidRPr="00A85E03">
        <w:t xml:space="preserve">to </w:t>
      </w:r>
      <w:r w:rsidR="0082391A" w:rsidRPr="00A85E03">
        <w:t xml:space="preserve">predict HIE using </w:t>
      </w:r>
      <w:r w:rsidR="00625E76" w:rsidRPr="00A85E03">
        <w:t>electronic medical records</w:t>
      </w:r>
      <w:r w:rsidR="00014089" w:rsidRPr="00A85E03">
        <w:t xml:space="preserve"> collected prior to delivery</w:t>
      </w:r>
      <w:r w:rsidR="00625E76" w:rsidRPr="00A85E03">
        <w:t xml:space="preserve"> </w:t>
      </w:r>
      <w:r w:rsidR="00D17FA8" w:rsidRPr="00A85E03">
        <w:fldChar w:fldCharType="begin" w:fldLock="1"/>
      </w:r>
      <w:r w:rsidR="00D07A1B" w:rsidRPr="00A85E03">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0]","plainTextFormattedCitation":"[30]","previouslyFormattedCitation":"[30]"},"properties":{"noteIndex":0},"schema":"https://github.com/citation-style-language/schema/raw/master/csl-citation.json"}</w:instrText>
      </w:r>
      <w:r w:rsidR="00D17FA8" w:rsidRPr="00A85E03">
        <w:fldChar w:fldCharType="separate"/>
      </w:r>
      <w:r w:rsidR="0050137B" w:rsidRPr="00A85E03">
        <w:rPr>
          <w:noProof/>
        </w:rPr>
        <w:t>[30]</w:t>
      </w:r>
      <w:r w:rsidR="00D17FA8" w:rsidRPr="00A85E03">
        <w:fldChar w:fldCharType="end"/>
      </w:r>
      <w:r w:rsidR="00D17FA8" w:rsidRPr="00A85E03">
        <w:t xml:space="preserve"> </w:t>
      </w:r>
      <w:r w:rsidR="00625E76" w:rsidRPr="00A85E03">
        <w:t>and obtained an average AUC of</w:t>
      </w:r>
      <w:r w:rsidR="004068C5" w:rsidRPr="00A85E03">
        <w:t xml:space="preserve"> 0.</w:t>
      </w:r>
      <w:r w:rsidR="00CE4127" w:rsidRPr="00A85E03">
        <w:t>78</w:t>
      </w:r>
      <w:r w:rsidR="00625E76" w:rsidRPr="00A85E03">
        <w:t xml:space="preserve"> (95% CI</w:t>
      </w:r>
      <w:r w:rsidR="004068C5" w:rsidRPr="00A85E03">
        <w:t xml:space="preserve"> 0.</w:t>
      </w:r>
      <w:r w:rsidR="00CE4127" w:rsidRPr="00A85E03">
        <w:t>77</w:t>
      </w:r>
      <w:r w:rsidR="004068C5" w:rsidRPr="00A85E03">
        <w:t>, 0.</w:t>
      </w:r>
      <w:r w:rsidR="00CE4127" w:rsidRPr="00A85E03">
        <w:t>79</w:t>
      </w:r>
      <w:r w:rsidR="00625E76" w:rsidRPr="00A85E03">
        <w:t>)</w:t>
      </w:r>
      <w:r w:rsidR="0082391A" w:rsidRPr="00A85E03">
        <w:t xml:space="preserve"> and </w:t>
      </w:r>
      <w:r w:rsidR="00457B1D" w:rsidRPr="00A85E03">
        <w:t>0.72</w:t>
      </w:r>
      <w:r w:rsidR="0082391A" w:rsidRPr="00A85E03">
        <w:t xml:space="preserve"> AUC</w:t>
      </w:r>
      <w:r w:rsidR="00457B1D" w:rsidRPr="00A85E03">
        <w:t xml:space="preserve"> </w:t>
      </w:r>
      <w:r w:rsidR="0082391A" w:rsidRPr="00A85E03">
        <w:t>(</w:t>
      </w:r>
      <w:r w:rsidR="00457B1D" w:rsidRPr="00A85E03">
        <w:t>95% CI 0.71, 0.73)</w:t>
      </w:r>
      <w:r w:rsidR="00E02239" w:rsidRPr="00A85E03">
        <w:t>, respectively</w:t>
      </w:r>
      <w:r w:rsidR="00463999" w:rsidRPr="00A85E03">
        <w:t xml:space="preserve"> which were not </w:t>
      </w:r>
      <w:del w:id="340" w:author="Tom Gaunt" w:date="2022-02-18T15:39:00Z">
        <w:r w:rsidR="00463999" w:rsidRPr="00A85E03" w:rsidDel="002D47A3">
          <w:delText xml:space="preserve">strongly </w:delText>
        </w:r>
      </w:del>
      <w:ins w:id="341" w:author="Tom Gaunt" w:date="2022-02-18T15:39:00Z">
        <w:r w:rsidR="002D47A3">
          <w:t>substantially</w:t>
        </w:r>
        <w:r w:rsidR="002D47A3" w:rsidRPr="00A85E03">
          <w:t xml:space="preserve"> </w:t>
        </w:r>
      </w:ins>
      <w:r w:rsidR="00463999" w:rsidRPr="00A85E03">
        <w:t>different from</w:t>
      </w:r>
      <w:r w:rsidR="00DC3175" w:rsidRPr="00A85E03">
        <w:t xml:space="preserve"> the findings of</w:t>
      </w:r>
      <w:r w:rsidR="00463999" w:rsidRPr="00A85E03">
        <w:t xml:space="preserve"> </w:t>
      </w:r>
      <w:r w:rsidR="00524430" w:rsidRPr="00A85E03">
        <w:t xml:space="preserve">this </w:t>
      </w:r>
      <w:commentRangeStart w:id="342"/>
      <w:r w:rsidR="00524430" w:rsidRPr="00A85E03">
        <w:t>study</w:t>
      </w:r>
      <w:commentRangeEnd w:id="342"/>
      <w:r w:rsidR="004C219F" w:rsidRPr="00A85E03">
        <w:rPr>
          <w:rStyle w:val="CommentReference"/>
        </w:rPr>
        <w:commentReference w:id="342"/>
      </w:r>
      <w:r w:rsidR="00463999" w:rsidRPr="00A85E03">
        <w:t>.</w:t>
      </w:r>
    </w:p>
    <w:p w14:paraId="45D2700B" w14:textId="35211ED4" w:rsidR="00B50877" w:rsidRPr="00A85E03" w:rsidRDefault="00B50877" w:rsidP="00A34D5D"/>
    <w:p w14:paraId="09AC72C2" w14:textId="06C04715" w:rsidR="006A0B6F" w:rsidRDefault="00715CE5" w:rsidP="000D4899">
      <w:r w:rsidRPr="00A85E03">
        <w:t>A</w:t>
      </w:r>
      <w:r w:rsidR="00B50877" w:rsidRPr="00A85E03">
        <w:t>lthough</w:t>
      </w:r>
      <w:r w:rsidR="00DC1C72" w:rsidRPr="00A85E03">
        <w:t xml:space="preserve"> </w:t>
      </w:r>
      <w:r w:rsidRPr="00A85E03">
        <w:t xml:space="preserve">our results do not support </w:t>
      </w:r>
      <w:del w:id="343" w:author="Tom Gaunt" w:date="2022-02-18T15:39:00Z">
        <w:r w:rsidRPr="00A85E03" w:rsidDel="002D47A3">
          <w:delText xml:space="preserve">strong </w:delText>
        </w:r>
      </w:del>
      <w:ins w:id="344" w:author="Tom Gaunt" w:date="2022-02-18T15:39:00Z">
        <w:r w:rsidR="002D47A3">
          <w:t>a significant</w:t>
        </w:r>
        <w:r w:rsidR="002D47A3" w:rsidRPr="00A85E03">
          <w:t xml:space="preserve"> </w:t>
        </w:r>
      </w:ins>
      <w:r w:rsidRPr="00A85E03">
        <w:t xml:space="preserve">improvement in </w:t>
      </w:r>
      <w:r w:rsidR="00DC1C72" w:rsidRPr="00A85E03">
        <w:t xml:space="preserve">HIE </w:t>
      </w:r>
      <w:r w:rsidRPr="00A85E03">
        <w:t xml:space="preserve">discrimination </w:t>
      </w:r>
      <w:r w:rsidR="00DC1C72" w:rsidRPr="00A85E03">
        <w:t xml:space="preserve">following the addition of intrapartum or infant growth variables, our findings do illustrate the possibility </w:t>
      </w:r>
      <w:r w:rsidR="000D4899" w:rsidRPr="00A85E03">
        <w:t xml:space="preserve">of updating risk estimation </w:t>
      </w:r>
      <w:r w:rsidR="00DC1C72" w:rsidRPr="00A85E03">
        <w:t xml:space="preserve">using data collected at different time points throughout patient </w:t>
      </w:r>
      <w:commentRangeStart w:id="345"/>
      <w:r w:rsidR="00DC1C72" w:rsidRPr="00A85E03">
        <w:t>care</w:t>
      </w:r>
      <w:commentRangeEnd w:id="345"/>
      <w:r w:rsidR="008D72D3" w:rsidRPr="00A85E03">
        <w:rPr>
          <w:rStyle w:val="CommentReference"/>
        </w:rPr>
        <w:commentReference w:id="345"/>
      </w:r>
      <w:r w:rsidR="00DC1C72" w:rsidRPr="00A85E03">
        <w:t>.</w:t>
      </w:r>
      <w:r w:rsidR="000D4899" w:rsidRPr="00A85E03">
        <w:t xml:space="preserve"> </w:t>
      </w:r>
      <w:r w:rsidR="00B91C5A" w:rsidRPr="00A85E03">
        <w:t>A key</w:t>
      </w:r>
      <w:r w:rsidR="0067429B" w:rsidRPr="00A85E03">
        <w:t xml:space="preserve"> </w:t>
      </w:r>
      <w:r w:rsidR="000D4899" w:rsidRPr="00A85E03">
        <w:t xml:space="preserve">concern with </w:t>
      </w:r>
      <w:r w:rsidR="00C857EE" w:rsidRPr="00A85E03">
        <w:t xml:space="preserve">automated model development </w:t>
      </w:r>
      <w:r w:rsidR="000D4899" w:rsidRPr="00A85E03">
        <w:t xml:space="preserve">is the potential </w:t>
      </w:r>
      <w:r w:rsidR="00F61BBC" w:rsidRPr="00A85E03">
        <w:t xml:space="preserve">for classifiers </w:t>
      </w:r>
      <w:r w:rsidR="0067429B" w:rsidRPr="00A85E03">
        <w:t>to learn from physician behaviour</w:t>
      </w:r>
      <w:r w:rsidR="00C91443" w:rsidRPr="00A85E03">
        <w:t xml:space="preserve"> and beliefs </w:t>
      </w:r>
      <w:r w:rsidR="0067429B" w:rsidRPr="00A85E03">
        <w:t xml:space="preserve">rather than provide </w:t>
      </w:r>
      <w:r w:rsidR="000D4899" w:rsidRPr="00A85E03">
        <w:t xml:space="preserve">new </w:t>
      </w:r>
      <w:r w:rsidR="0067429B" w:rsidRPr="00A85E03">
        <w:t xml:space="preserve">diagnostic </w:t>
      </w:r>
      <w:r w:rsidR="00D57B57" w:rsidRPr="00A85E03">
        <w:t xml:space="preserve">insight </w:t>
      </w:r>
      <w:r w:rsidR="004640EA" w:rsidRPr="00A85E03">
        <w:t>of</w:t>
      </w:r>
      <w:r w:rsidR="000D4899" w:rsidRPr="00A85E03">
        <w:t xml:space="preserve"> disease process </w:t>
      </w:r>
      <w:r w:rsidR="00FD3E0C" w:rsidRPr="00A85E03">
        <w:fldChar w:fldCharType="begin" w:fldLock="1"/>
      </w:r>
      <w:r w:rsidR="00872CF5" w:rsidRPr="00A85E03">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FD3E0C" w:rsidRPr="00A85E03">
        <w:fldChar w:fldCharType="separate"/>
      </w:r>
      <w:r w:rsidR="00FD3E0C" w:rsidRPr="00A85E03">
        <w:rPr>
          <w:noProof/>
        </w:rPr>
        <w:t>[16]</w:t>
      </w:r>
      <w:r w:rsidR="00FD3E0C" w:rsidRPr="00A85E03">
        <w:fldChar w:fldCharType="end"/>
      </w:r>
      <w:r w:rsidR="000D4899" w:rsidRPr="00A85E03">
        <w:t>.</w:t>
      </w:r>
      <w:r w:rsidR="007054D5" w:rsidRPr="00A85E03">
        <w:t xml:space="preserve"> </w:t>
      </w:r>
      <w:commentRangeStart w:id="346"/>
      <w:r w:rsidR="00BD49AC" w:rsidRPr="00A85E03">
        <w:t>P</w:t>
      </w:r>
      <w:r w:rsidR="007054D5" w:rsidRPr="00A85E03">
        <w:t>redictions based on physi</w:t>
      </w:r>
      <w:r w:rsidR="00F64BDE" w:rsidRPr="00A85E03">
        <w:t>ci</w:t>
      </w:r>
      <w:r w:rsidR="007054D5" w:rsidRPr="00A85E03">
        <w:t>an</w:t>
      </w:r>
      <w:r w:rsidR="00F64BDE" w:rsidRPr="00A85E03">
        <w:t>s’</w:t>
      </w:r>
      <w:r w:rsidR="007054D5" w:rsidRPr="00A85E03">
        <w:t xml:space="preserve"> </w:t>
      </w:r>
      <w:r w:rsidR="00BD49AC" w:rsidRPr="00A85E03">
        <w:t>behaviour</w:t>
      </w:r>
      <w:r w:rsidR="007054D5" w:rsidRPr="00A85E03">
        <w:t xml:space="preserve"> </w:t>
      </w:r>
      <w:r w:rsidR="0067429B" w:rsidRPr="00A85E03">
        <w:t>are unlikely to provide individual-level benefit</w:t>
      </w:r>
      <w:r w:rsidR="00412C48" w:rsidRPr="00A85E03">
        <w:t xml:space="preserve"> </w:t>
      </w:r>
      <w:r w:rsidR="00412C48" w:rsidRPr="00A85E03">
        <w:fldChar w:fldCharType="begin" w:fldLock="1"/>
      </w:r>
      <w:r w:rsidR="00412C48" w:rsidRPr="00A85E03">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412C48" w:rsidRPr="00A85E03">
        <w:fldChar w:fldCharType="separate"/>
      </w:r>
      <w:r w:rsidR="00412C48" w:rsidRPr="00A85E03">
        <w:rPr>
          <w:noProof/>
        </w:rPr>
        <w:t>[16]</w:t>
      </w:r>
      <w:r w:rsidR="00412C48" w:rsidRPr="00A85E03">
        <w:fldChar w:fldCharType="end"/>
      </w:r>
      <w:r w:rsidR="00412C48" w:rsidRPr="00A85E03">
        <w:t>.</w:t>
      </w:r>
      <w:r w:rsidR="00D05F9C" w:rsidRPr="00A85E03">
        <w:t xml:space="preserve"> </w:t>
      </w:r>
      <w:commentRangeEnd w:id="346"/>
      <w:r w:rsidR="008811B8" w:rsidRPr="00A85E03">
        <w:rPr>
          <w:rStyle w:val="CommentReference"/>
        </w:rPr>
        <w:commentReference w:id="346"/>
      </w:r>
      <w:r w:rsidR="00D05F9C" w:rsidRPr="00A85E03">
        <w:t>Th</w:t>
      </w:r>
      <w:r w:rsidR="00FE684F" w:rsidRPr="00A85E03">
        <w:t>ese biases</w:t>
      </w:r>
      <w:r w:rsidR="00D05F9C" w:rsidRPr="00A85E03">
        <w:t xml:space="preserve"> </w:t>
      </w:r>
      <w:r w:rsidR="00973944" w:rsidRPr="00A85E03">
        <w:t xml:space="preserve">do </w:t>
      </w:r>
      <w:r w:rsidR="00D05F9C" w:rsidRPr="00A85E03">
        <w:t>app</w:t>
      </w:r>
      <w:r w:rsidR="00FE684F" w:rsidRPr="00A85E03">
        <w:t>ly</w:t>
      </w:r>
      <w:r w:rsidR="00D05F9C" w:rsidRPr="00A85E03">
        <w:t xml:space="preserve"> to perinatal prediction, for example </w:t>
      </w:r>
      <w:r w:rsidR="00FE684F" w:rsidRPr="00A85E03">
        <w:t xml:space="preserve">women with risk factors for still birth are delivered earlier and </w:t>
      </w:r>
      <w:r w:rsidR="00F93AD8" w:rsidRPr="00A85E03">
        <w:t>therefore</w:t>
      </w:r>
      <w:r w:rsidR="00FE684F" w:rsidRPr="00A85E03">
        <w:t xml:space="preserve"> prediction </w:t>
      </w:r>
      <w:r w:rsidR="00AD31BF" w:rsidRPr="00A85E03">
        <w:t>of</w:t>
      </w:r>
      <w:r w:rsidR="00FE684F" w:rsidRPr="00A85E03">
        <w:t xml:space="preserve"> stillbirth after 37 weeks will </w:t>
      </w:r>
      <w:r w:rsidR="002D467E" w:rsidRPr="00A85E03">
        <w:t xml:space="preserve">be ineffective </w:t>
      </w:r>
      <w:r w:rsidR="00FE684F" w:rsidRPr="00A85E03">
        <w:fldChar w:fldCharType="begin" w:fldLock="1"/>
      </w:r>
      <w:r w:rsidR="00F34640" w:rsidRPr="00A85E03">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31]","plainTextFormattedCitation":"[31]","previouslyFormattedCitation":"[31]"},"properties":{"noteIndex":0},"schema":"https://github.com/citation-style-language/schema/raw/master/csl-citation.json"}</w:instrText>
      </w:r>
      <w:r w:rsidR="00FE684F" w:rsidRPr="00A85E03">
        <w:fldChar w:fldCharType="separate"/>
      </w:r>
      <w:r w:rsidR="00FE684F" w:rsidRPr="00A85E03">
        <w:rPr>
          <w:noProof/>
        </w:rPr>
        <w:t>[31]</w:t>
      </w:r>
      <w:r w:rsidR="00FE684F" w:rsidRPr="00A85E03">
        <w:fldChar w:fldCharType="end"/>
      </w:r>
      <w:r w:rsidR="00FE684F" w:rsidRPr="00A85E03">
        <w:t>.</w:t>
      </w:r>
      <w:r w:rsidR="009C6A71" w:rsidRPr="00A85E03">
        <w:t xml:space="preserve"> To ensure models are unaffected by these biases</w:t>
      </w:r>
      <w:r w:rsidR="00991168" w:rsidRPr="00A85E03">
        <w:t>,</w:t>
      </w:r>
      <w:r w:rsidR="009C6A71" w:rsidRPr="00A85E03">
        <w:t xml:space="preserve"> extensive external validation </w:t>
      </w:r>
      <w:r w:rsidR="00EB2866" w:rsidRPr="00A85E03">
        <w:t xml:space="preserve">in </w:t>
      </w:r>
      <w:r w:rsidR="009C6A71" w:rsidRPr="00A85E03">
        <w:t>different</w:t>
      </w:r>
      <w:r w:rsidR="00EB2866" w:rsidRPr="00A85E03">
        <w:t xml:space="preserve"> clinical environments</w:t>
      </w:r>
      <w:r w:rsidR="009C6A71" w:rsidRPr="00A85E03">
        <w:t xml:space="preserve"> </w:t>
      </w:r>
      <w:r w:rsidR="008C6024" w:rsidRPr="00A85E03">
        <w:t xml:space="preserve">where policies and procedures differ </w:t>
      </w:r>
      <w:r w:rsidR="009C6A71" w:rsidRPr="00A85E03">
        <w:t xml:space="preserve">is </w:t>
      </w:r>
      <w:r w:rsidR="00991168" w:rsidRPr="00A85E03">
        <w:t>needed</w:t>
      </w:r>
      <w:r w:rsidR="009C6A71" w:rsidRPr="00A85E03">
        <w:t>.</w:t>
      </w:r>
    </w:p>
    <w:p w14:paraId="0DAA5CC8" w14:textId="5BB61DC0" w:rsidR="00AC34AA" w:rsidRDefault="00AC34AA" w:rsidP="00A34D5D"/>
    <w:p w14:paraId="419D9F5E" w14:textId="7C51EB8D" w:rsidR="00AC34AA" w:rsidRDefault="003F49EF" w:rsidP="00AC34AA">
      <w:r>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w:t>
      </w:r>
      <w:r w:rsidR="00AC34AA">
        <w:lastRenderedPageBreak/>
        <w:t xml:space="preserve">are more desirable because fewer variables are required to obtain a risk estimate which </w:t>
      </w:r>
      <w:commentRangeStart w:id="347"/>
      <w:commentRangeStart w:id="348"/>
      <w:r w:rsidR="00AC34AA">
        <w:t xml:space="preserve">increases utility, feasibility and adoption while decreasing implementation costs and </w:t>
      </w:r>
      <w:r w:rsidR="007C5FEB">
        <w:t xml:space="preserve">strategic </w:t>
      </w:r>
      <w:r w:rsidR="00AC34AA">
        <w:t>complexity</w:t>
      </w:r>
      <w:commentRangeEnd w:id="347"/>
      <w:r w:rsidR="0037561A">
        <w:rPr>
          <w:rStyle w:val="CommentReference"/>
        </w:rPr>
        <w:commentReference w:id="347"/>
      </w:r>
      <w:commentRangeEnd w:id="348"/>
      <w:r w:rsidR="002D47A3">
        <w:rPr>
          <w:rStyle w:val="CommentReference"/>
        </w:rPr>
        <w:commentReference w:id="348"/>
      </w:r>
      <w:r w:rsidR="00AC34AA">
        <w:t xml:space="preserve">.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FE684F">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2]","plainTextFormattedCitation":"[32]","previouslyFormattedCitation":"[32]"},"properties":{"noteIndex":0},"schema":"https://github.com/citation-style-language/schema/raw/master/csl-citation.json"}</w:instrText>
      </w:r>
      <w:r w:rsidR="00AC34AA">
        <w:fldChar w:fldCharType="separate"/>
      </w:r>
      <w:r w:rsidR="00872CF5" w:rsidRPr="00872CF5">
        <w:rPr>
          <w:noProof/>
        </w:rPr>
        <w:t>[32]</w:t>
      </w:r>
      <w:r w:rsidR="00AC34AA">
        <w:fldChar w:fldCharType="end"/>
      </w:r>
      <w:r w:rsidR="00131A17">
        <w:t>.</w:t>
      </w:r>
      <w:r w:rsidR="00AC34AA">
        <w:t xml:space="preserve"> </w:t>
      </w:r>
      <w:r w:rsidR="00821225">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A34D5D"/>
    <w:p w14:paraId="0F5F64ED" w14:textId="15884F3B" w:rsidR="00ED12BA" w:rsidRDefault="00886C30" w:rsidP="00A34D5D">
      <w:r>
        <w:t xml:space="preserve">Using </w:t>
      </w:r>
      <w:r w:rsidR="00E70387">
        <w:t xml:space="preserve">top </w:t>
      </w:r>
      <w:r w:rsidR="00E8224A">
        <w:t>e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w:t>
      </w:r>
      <w:del w:id="349" w:author="Tom Gaunt" w:date="2022-02-18T15:42:00Z">
        <w:r w:rsidR="0062264C" w:rsidDel="002D47A3">
          <w:delText>no strong</w:delText>
        </w:r>
      </w:del>
      <w:ins w:id="350" w:author="Tom Gaunt" w:date="2022-02-18T15:42:00Z">
        <w:r w:rsidR="002D47A3">
          <w:t>little</w:t>
        </w:r>
      </w:ins>
      <w:r w:rsidR="0062264C">
        <w:t xml:space="preserve"> improvement in classification performance compared with logistic regression. These results </w:t>
      </w:r>
      <w:r w:rsidR="00212252">
        <w:t xml:space="preserve">were </w:t>
      </w:r>
      <w:r w:rsidR="001B0C38">
        <w:t xml:space="preserve">anticipated </w:t>
      </w:r>
      <w:r w:rsidR="0076506D">
        <w:t>as</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Biases towards l</w:t>
      </w:r>
      <w:r w:rsidR="00592A3A">
        <w:t xml:space="preserve">inearity and </w:t>
      </w:r>
      <w:r w:rsidR="00FC7BF0">
        <w:t xml:space="preserve">residual </w:t>
      </w:r>
      <w:r w:rsidR="00592A3A">
        <w:t xml:space="preserve">homogeneity </w:t>
      </w:r>
      <w:r w:rsidR="00212252">
        <w:t xml:space="preserve">imparted through feature selection with 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FE684F">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3]","plainTextFormattedCitation":"[33]","previouslyFormattedCitation":"[33]"},"properties":{"noteIndex":0},"schema":"https://github.com/citation-style-language/schema/raw/master/csl-citation.json"}</w:instrText>
      </w:r>
      <w:r w:rsidR="0062264C" w:rsidRPr="007A3AD2">
        <w:rPr>
          <w:rFonts w:cstheme="minorHAnsi"/>
          <w:bCs/>
        </w:rPr>
        <w:fldChar w:fldCharType="separate"/>
      </w:r>
      <w:r w:rsidR="00872CF5" w:rsidRPr="00872CF5">
        <w:rPr>
          <w:rFonts w:cstheme="minorHAnsi"/>
          <w:bCs/>
          <w:noProof/>
        </w:rPr>
        <w:t>[33]</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commentRangeStart w:id="351"/>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ED12BA">
        <w:t>.</w:t>
      </w:r>
      <w:commentRangeEnd w:id="351"/>
      <w:r w:rsidR="002D47A3">
        <w:rPr>
          <w:rStyle w:val="CommentReference"/>
        </w:rPr>
        <w:commentReference w:id="351"/>
      </w:r>
    </w:p>
    <w:p w14:paraId="365941E1" w14:textId="19413506" w:rsidR="00F51468" w:rsidRDefault="00F51468" w:rsidP="00A34D5D">
      <w:pPr>
        <w:rPr>
          <w:color w:val="FF0000"/>
        </w:rPr>
      </w:pPr>
    </w:p>
    <w:p w14:paraId="6A8E116E" w14:textId="1F451C0D" w:rsidR="009C2001" w:rsidRPr="00A85E03" w:rsidRDefault="00A53EED" w:rsidP="00A34D5D">
      <w:r w:rsidRPr="00A85E03">
        <w:t xml:space="preserve">Our study has some </w:t>
      </w:r>
      <w:commentRangeStart w:id="352"/>
      <w:r w:rsidRPr="00A85E03">
        <w:t>limitations</w:t>
      </w:r>
      <w:commentRangeEnd w:id="352"/>
      <w:r w:rsidR="008D72D3" w:rsidRPr="00A85E03">
        <w:rPr>
          <w:rStyle w:val="CommentReference"/>
        </w:rPr>
        <w:commentReference w:id="352"/>
      </w:r>
      <w:r w:rsidRPr="00A85E03">
        <w:t xml:space="preserve">. </w:t>
      </w:r>
      <w:r w:rsidR="00F5419D" w:rsidRPr="00A85E03">
        <w:t xml:space="preserve">First, we used a dataset collected in the 1950s and </w:t>
      </w:r>
      <w:del w:id="353" w:author="Tom Gaunt" w:date="2022-02-18T15:43:00Z">
        <w:r w:rsidR="00F5419D" w:rsidRPr="00A85E03" w:rsidDel="002D47A3">
          <w:delText xml:space="preserve">any </w:delText>
        </w:r>
      </w:del>
      <w:ins w:id="354" w:author="Tom Gaunt" w:date="2022-02-18T15:43:00Z">
        <w:r w:rsidR="002D47A3">
          <w:t>our specific</w:t>
        </w:r>
        <w:r w:rsidR="002D47A3" w:rsidRPr="00A85E03">
          <w:t xml:space="preserve"> </w:t>
        </w:r>
      </w:ins>
      <w:r w:rsidR="00F5419D" w:rsidRPr="00A85E03">
        <w:t xml:space="preserve">findings </w:t>
      </w:r>
      <w:ins w:id="355" w:author="Tom Gaunt" w:date="2022-02-18T15:43:00Z">
        <w:r w:rsidR="002D47A3">
          <w:t xml:space="preserve">on HIE prediction </w:t>
        </w:r>
      </w:ins>
      <w:r w:rsidR="00F5419D" w:rsidRPr="00A85E03">
        <w:t>may not translate into current clinical practise.</w:t>
      </w:r>
      <w:r w:rsidR="00A944C2" w:rsidRPr="00A85E03">
        <w:t xml:space="preserve"> Studies of real-time updated risk stratification applied to pregnancy outcomes in contemporary data are needed.</w:t>
      </w:r>
      <w:r w:rsidR="00436FAF" w:rsidRPr="00A85E03">
        <w:t xml:space="preserve"> </w:t>
      </w:r>
      <w:commentRangeStart w:id="356"/>
      <w:r w:rsidR="00436FAF" w:rsidRPr="00A85E03">
        <w:t>Second</w:t>
      </w:r>
      <w:commentRangeEnd w:id="356"/>
      <w:r w:rsidR="008D72D3" w:rsidRPr="00A85E03">
        <w:rPr>
          <w:rStyle w:val="CommentReference"/>
        </w:rPr>
        <w:commentReference w:id="356"/>
      </w:r>
      <w:r w:rsidR="00436FAF" w:rsidRPr="00A85E03">
        <w:t xml:space="preserve">, although the dataset was large, the number of HIE cases was </w:t>
      </w:r>
      <w:commentRangeStart w:id="357"/>
      <w:del w:id="358" w:author="Neil Pearce" w:date="2022-02-11T12:36:00Z">
        <w:r w:rsidR="00436FAF" w:rsidRPr="00A85E03" w:rsidDel="008D72D3">
          <w:delText>low</w:delText>
        </w:r>
        <w:r w:rsidR="00A944C2" w:rsidRPr="00A85E03" w:rsidDel="008D72D3">
          <w:delText xml:space="preserve"> </w:delText>
        </w:r>
      </w:del>
      <w:ins w:id="359" w:author="Neil Pearce" w:date="2022-02-11T12:36:00Z">
        <w:r w:rsidR="008D72D3" w:rsidRPr="00A85E03">
          <w:t xml:space="preserve">small </w:t>
        </w:r>
      </w:ins>
      <w:r w:rsidR="00F34640" w:rsidRPr="00A85E03">
        <w:t>creating</w:t>
      </w:r>
      <w:r w:rsidR="00A944C2" w:rsidRPr="00A85E03">
        <w:t xml:space="preserve"> class imbalance issues </w:t>
      </w:r>
      <w:commentRangeEnd w:id="357"/>
      <w:r w:rsidR="00BE650C">
        <w:rPr>
          <w:rStyle w:val="CommentReference"/>
        </w:rPr>
        <w:commentReference w:id="357"/>
      </w:r>
      <w:r w:rsidR="00A944C2" w:rsidRPr="00A85E03">
        <w:t>that are known</w:t>
      </w:r>
      <w:ins w:id="360" w:author="Neil Pearce" w:date="2022-02-11T12:36:00Z">
        <w:r w:rsidR="008D72D3" w:rsidRPr="00A85E03">
          <w:t xml:space="preserve"> to</w:t>
        </w:r>
      </w:ins>
      <w:r w:rsidR="00A944C2" w:rsidRPr="00A85E03">
        <w:t xml:space="preserve"> </w:t>
      </w:r>
      <w:r w:rsidR="0002606C" w:rsidRPr="00A85E03">
        <w:t xml:space="preserve">adversely </w:t>
      </w:r>
      <w:r w:rsidR="00A944C2" w:rsidRPr="00A85E03">
        <w:t xml:space="preserve">affect model </w:t>
      </w:r>
      <w:r w:rsidR="00F34640" w:rsidRPr="00A85E03">
        <w:t xml:space="preserve">performance </w:t>
      </w:r>
      <w:r w:rsidR="00F34640" w:rsidRPr="00A85E03">
        <w:fldChar w:fldCharType="begin" w:fldLock="1"/>
      </w:r>
      <w:r w:rsidR="00F861CE" w:rsidRPr="00A85E03">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9"]]},"page":"1263-1284","title":"Learning from imbalanced data","type":"article-journal","volume":"21"},"uris":["http://www.mendeley.com/documents/?uuid=bd8fe143-768d-3abb-95b7-ad9a5f788aaf"]}],"mendeley":{"formattedCitation":"[34]","plainTextFormattedCitation":"[34]","previouslyFormattedCitation":"[34]"},"properties":{"noteIndex":0},"schema":"https://github.com/citation-style-language/schema/raw/master/csl-citation.json"}</w:instrText>
      </w:r>
      <w:r w:rsidR="00F34640" w:rsidRPr="00A85E03">
        <w:fldChar w:fldCharType="separate"/>
      </w:r>
      <w:r w:rsidR="00F34640" w:rsidRPr="00A85E03">
        <w:rPr>
          <w:noProof/>
        </w:rPr>
        <w:t>[34]</w:t>
      </w:r>
      <w:r w:rsidR="00F34640" w:rsidRPr="00A85E03">
        <w:fldChar w:fldCharType="end"/>
      </w:r>
      <w:r w:rsidR="00F34640" w:rsidRPr="00A85E03">
        <w:t xml:space="preserve">. </w:t>
      </w:r>
      <w:commentRangeStart w:id="361"/>
      <w:proofErr w:type="gramStart"/>
      <w:r w:rsidR="00F34640" w:rsidRPr="00A85E03">
        <w:t>Finally</w:t>
      </w:r>
      <w:commentRangeEnd w:id="361"/>
      <w:proofErr w:type="gramEnd"/>
      <w:r w:rsidR="008D72D3" w:rsidRPr="00A85E03">
        <w:rPr>
          <w:rStyle w:val="CommentReference"/>
        </w:rPr>
        <w:commentReference w:id="361"/>
      </w:r>
      <w:r w:rsidR="00436FAF" w:rsidRPr="00A85E03">
        <w:t>, we have not explored external validation</w:t>
      </w:r>
      <w:r w:rsidR="000D00D0" w:rsidRPr="00A85E03">
        <w:t xml:space="preserve"> which is </w:t>
      </w:r>
      <w:r w:rsidR="005069F8" w:rsidRPr="00A85E03">
        <w:t>essential</w:t>
      </w:r>
      <w:r w:rsidR="000D00D0" w:rsidRPr="00A85E03">
        <w:t xml:space="preserve"> to demonstrate the validity of automated model development.</w:t>
      </w:r>
    </w:p>
    <w:p w14:paraId="1A8E43D8" w14:textId="5ECD7143" w:rsidR="009F1DF9" w:rsidRPr="00A85E03" w:rsidRDefault="009F1DF9" w:rsidP="00A34D5D"/>
    <w:p w14:paraId="0A7EEF3C" w14:textId="39ECC4AE" w:rsidR="009F1DF9" w:rsidRPr="00A944C2" w:rsidRDefault="00D404E3" w:rsidP="00A34D5D">
      <w:r w:rsidRPr="00A85E03">
        <w:t xml:space="preserve">This study explored the concept of real-time updated risk stratification applied to </w:t>
      </w:r>
      <w:r w:rsidR="00351F36" w:rsidRPr="00A85E03">
        <w:t xml:space="preserve">disease </w:t>
      </w:r>
      <w:r w:rsidRPr="00A85E03">
        <w:t xml:space="preserve">prediction </w:t>
      </w:r>
      <w:r w:rsidR="00351F36" w:rsidRPr="00A85E03">
        <w:t>with exemplar</w:t>
      </w:r>
      <w:r w:rsidR="00351F36">
        <w:t xml:space="preserve"> application to </w:t>
      </w:r>
      <w:r>
        <w:t xml:space="preserve">HIE </w:t>
      </w:r>
      <w:r w:rsidR="00351F36">
        <w:t xml:space="preserve">using data collected </w:t>
      </w:r>
      <w:r w:rsidR="001168CC">
        <w:t>through pregnancy.</w:t>
      </w:r>
      <w:r w:rsidR="00D93B56">
        <w:t xml:space="preserve"> While we find no </w:t>
      </w:r>
      <w:del w:id="362" w:author="Tom Gaunt" w:date="2022-02-18T15:44:00Z">
        <w:r w:rsidR="00D93B56" w:rsidDel="00BE650C">
          <w:delText xml:space="preserve">strong </w:delText>
        </w:r>
      </w:del>
      <w:ins w:id="363" w:author="Tom Gaunt" w:date="2022-02-18T15:44:00Z">
        <w:r w:rsidR="00BE650C">
          <w:t>substantial</w:t>
        </w:r>
        <w:r w:rsidR="00BE650C">
          <w:t xml:space="preserve"> </w:t>
        </w:r>
      </w:ins>
      <w:r w:rsidR="00D93B56">
        <w:t xml:space="preserve">improvement in prediction using </w:t>
      </w:r>
      <w:r w:rsidR="00896C88">
        <w:t xml:space="preserve">intrapartum or infant growth </w:t>
      </w:r>
      <w:r w:rsidR="00D93B56">
        <w:t xml:space="preserve">data, this study </w:t>
      </w:r>
      <w:r w:rsidR="004E2751">
        <w:t xml:space="preserve">does </w:t>
      </w:r>
      <w:r w:rsidR="00D93B56">
        <w:t>demonstrate the feasibility of such approach</w:t>
      </w:r>
      <w:r w:rsidR="00020FE5">
        <w:t>es</w:t>
      </w:r>
      <w:r w:rsidR="00D93B56">
        <w:t>.</w:t>
      </w:r>
      <w:r w:rsidR="004E343A">
        <w:t xml:space="preserve"> Future studies are needed to evaluate </w:t>
      </w:r>
      <w:r w:rsidR="00020FE5">
        <w:t>real-time updated risk stratification</w:t>
      </w:r>
      <w:r w:rsidR="004E343A">
        <w:t xml:space="preserve"> of other outcomes.</w:t>
      </w:r>
    </w:p>
    <w:p w14:paraId="71654194" w14:textId="77777777" w:rsidR="007860C5" w:rsidRDefault="007860C5" w:rsidP="00FB5AFC"/>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3E49E7CE" w:rsidR="00855A68" w:rsidRPr="00C81F80" w:rsidRDefault="00855A68" w:rsidP="00172234">
      <w:pPr>
        <w:rPr>
          <w:rFonts w:cstheme="minorHAnsi"/>
        </w:rPr>
      </w:pPr>
      <w:commentRangeStart w:id="364"/>
      <w:r w:rsidRPr="00C81F80">
        <w:rPr>
          <w:rFonts w:cstheme="minorHAnsi"/>
        </w:rPr>
        <w:t xml:space="preserve">Stata, R and Python3 code </w:t>
      </w:r>
      <w:ins w:id="365" w:author="Tom Gaunt" w:date="2022-02-18T15:45:00Z">
        <w:r w:rsidR="00BE650C">
          <w:rPr>
            <w:rFonts w:cstheme="minorHAnsi"/>
          </w:rPr>
          <w:t xml:space="preserve">to replicate these analyses </w:t>
        </w:r>
      </w:ins>
      <w:r w:rsidRPr="00C81F80">
        <w:rPr>
          <w:rFonts w:cstheme="minorHAnsi"/>
        </w:rPr>
        <w:t xml:space="preserve">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364"/>
      <w:r w:rsidRPr="00C81F80">
        <w:rPr>
          <w:rStyle w:val="CommentReference"/>
          <w:rFonts w:cstheme="minorHAnsi"/>
          <w:sz w:val="24"/>
          <w:szCs w:val="24"/>
        </w:rPr>
        <w:commentReference w:id="364"/>
      </w:r>
    </w:p>
    <w:p w14:paraId="1509EC14" w14:textId="77777777" w:rsidR="00855A68" w:rsidRPr="00C81F80" w:rsidRDefault="00855A68" w:rsidP="00172234">
      <w:pPr>
        <w:rPr>
          <w:rFonts w:cstheme="minorHAnsi"/>
          <w:b/>
          <w:bCs/>
        </w:rPr>
      </w:pPr>
    </w:p>
    <w:p w14:paraId="28694F58" w14:textId="0D2B032C" w:rsidR="00B901E7" w:rsidRPr="00C81F80" w:rsidRDefault="00855A68" w:rsidP="00172234">
      <w:pPr>
        <w:rPr>
          <w:rFonts w:cstheme="minorHAnsi"/>
          <w:b/>
          <w:bCs/>
        </w:rPr>
      </w:pPr>
      <w:del w:id="366" w:author="Neil Pearce" w:date="2022-02-11T12:39:00Z">
        <w:r w:rsidRPr="00C81F80" w:rsidDel="00CF0E3A">
          <w:rPr>
            <w:rFonts w:cstheme="minorHAnsi"/>
            <w:b/>
            <w:bCs/>
          </w:rPr>
          <w:delText>Acknowledgments</w:delText>
        </w:r>
      </w:del>
      <w:ins w:id="367" w:author="Neil Pearce" w:date="2022-02-11T12:39:00Z">
        <w:r w:rsidR="00CF0E3A">
          <w:rPr>
            <w:rFonts w:cstheme="minorHAnsi"/>
            <w:b/>
            <w:bCs/>
          </w:rPr>
          <w:t>Funding</w:t>
        </w:r>
      </w:ins>
    </w:p>
    <w:p w14:paraId="38B27C9B" w14:textId="6C87754C"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w:t>
      </w:r>
      <w:ins w:id="368" w:author="Neil Pearce" w:date="2022-02-11T12:39:00Z">
        <w:r w:rsidR="00CF0E3A">
          <w:rPr>
            <w:rFonts w:cstheme="minorHAnsi"/>
            <w:color w:val="000000"/>
          </w:rPr>
          <w:t>,</w:t>
        </w:r>
      </w:ins>
      <w:del w:id="369" w:author="Neil Pearce" w:date="2022-02-11T12:39:00Z">
        <w:r w:rsidRPr="00C81F80" w:rsidDel="00CF0E3A">
          <w:rPr>
            <w:rFonts w:cstheme="minorHAnsi"/>
            <w:color w:val="000000"/>
          </w:rPr>
          <w:delText xml:space="preserve">. </w:delText>
        </w:r>
      </w:del>
      <w:moveFromRangeStart w:id="370" w:author="Neil Pearce" w:date="2022-02-11T12:39:00Z" w:name="move95475578"/>
      <w:moveFrom w:id="371" w:author="Neil Pearce" w:date="2022-02-11T12:39:00Z">
        <w:r w:rsidRPr="00C81F80" w:rsidDel="00CF0E3A">
          <w:rPr>
            <w:rFonts w:cstheme="minorHAnsi"/>
            <w:color w:val="000000"/>
          </w:rPr>
          <w:t xml:space="preserve">The views expressed are those of the author(s) and not necessarily those of the NIHR or the Department of Health and Social Care. </w:t>
        </w:r>
      </w:moveFrom>
      <w:moveFromRangeEnd w:id="370"/>
      <w:del w:id="372" w:author="Neil Pearce" w:date="2022-02-11T12:39:00Z">
        <w:r w:rsidRPr="00C81F80" w:rsidDel="00CF0E3A">
          <w:rPr>
            <w:rFonts w:cstheme="minorHAnsi"/>
            <w:color w:val="000000"/>
          </w:rPr>
          <w:delText>This work was also funded by</w:delText>
        </w:r>
      </w:del>
      <w:r w:rsidRPr="00C81F80">
        <w:rPr>
          <w:rFonts w:cstheme="minorHAnsi"/>
          <w:color w:val="000000"/>
        </w:rPr>
        <w:t xml:space="preserve"> the UK Medical Research Council as part of the MRC Integrative Epidemiology Unit (MC_UU_00011/4 and MC_UU_00011/6).</w:t>
      </w:r>
      <w:ins w:id="373" w:author="Neil Pearce" w:date="2022-02-11T12:39:00Z">
        <w:r w:rsidR="00CF0E3A">
          <w:rPr>
            <w:rFonts w:cstheme="minorHAnsi"/>
            <w:color w:val="000000"/>
          </w:rPr>
          <w:t xml:space="preserve"> </w:t>
        </w:r>
      </w:ins>
      <w:ins w:id="374" w:author="Neil Pearce" w:date="2022-02-11T12:40:00Z">
        <w:r w:rsidR="00CF0E3A">
          <w:rPr>
            <w:rFonts w:cstheme="minorHAnsi"/>
            <w:color w:val="000000"/>
          </w:rPr>
          <w:t xml:space="preserve">The funders had no role in the study design, collection of data or </w:t>
        </w:r>
      </w:ins>
      <w:ins w:id="375" w:author="Neil Pearce" w:date="2022-02-11T12:41:00Z">
        <w:r w:rsidR="00CF0E3A">
          <w:rPr>
            <w:rFonts w:cstheme="minorHAnsi"/>
            <w:color w:val="000000"/>
          </w:rPr>
          <w:lastRenderedPageBreak/>
          <w:t xml:space="preserve">interpretation of results. </w:t>
        </w:r>
      </w:ins>
      <w:moveToRangeStart w:id="376" w:author="Neil Pearce" w:date="2022-02-11T12:39:00Z" w:name="move95475578"/>
      <w:moveTo w:id="377" w:author="Neil Pearce" w:date="2022-02-11T12:39:00Z">
        <w:r w:rsidR="00CF0E3A" w:rsidRPr="00C81F80">
          <w:rPr>
            <w:rFonts w:cstheme="minorHAnsi"/>
            <w:color w:val="000000"/>
          </w:rPr>
          <w:t>The views expressed are those of the author(s) and not necessarily those of the NIHR</w:t>
        </w:r>
      </w:moveTo>
      <w:ins w:id="378" w:author="Neil Pearce" w:date="2022-02-11T12:40:00Z">
        <w:r w:rsidR="00CF0E3A">
          <w:rPr>
            <w:rFonts w:cstheme="minorHAnsi"/>
            <w:color w:val="000000"/>
          </w:rPr>
          <w:t xml:space="preserve">, </w:t>
        </w:r>
      </w:ins>
      <w:moveTo w:id="379" w:author="Neil Pearce" w:date="2022-02-11T12:39:00Z">
        <w:r w:rsidR="00CF0E3A" w:rsidRPr="00C81F80">
          <w:rPr>
            <w:rFonts w:cstheme="minorHAnsi"/>
            <w:color w:val="000000"/>
          </w:rPr>
          <w:t xml:space="preserve"> </w:t>
        </w:r>
        <w:del w:id="380" w:author="Neil Pearce" w:date="2022-02-11T12:40:00Z">
          <w:r w:rsidR="00CF0E3A" w:rsidRPr="00C81F80" w:rsidDel="00CF0E3A">
            <w:rPr>
              <w:rFonts w:cstheme="minorHAnsi"/>
              <w:color w:val="000000"/>
            </w:rPr>
            <w:delText xml:space="preserve">or </w:delText>
          </w:r>
        </w:del>
        <w:r w:rsidR="00CF0E3A" w:rsidRPr="00C81F80">
          <w:rPr>
            <w:rFonts w:cstheme="minorHAnsi"/>
            <w:color w:val="000000"/>
          </w:rPr>
          <w:t>the Department of Health and Social Care</w:t>
        </w:r>
      </w:moveTo>
      <w:ins w:id="381" w:author="Neil Pearce" w:date="2022-02-11T12:40:00Z">
        <w:r w:rsidR="00CF0E3A">
          <w:rPr>
            <w:rFonts w:cstheme="minorHAnsi"/>
            <w:color w:val="000000"/>
          </w:rPr>
          <w:t xml:space="preserve"> or </w:t>
        </w:r>
      </w:ins>
      <w:ins w:id="382" w:author="Neil Pearce" w:date="2022-02-11T12:42:00Z">
        <w:r w:rsidR="00CF0E3A">
          <w:rPr>
            <w:rFonts w:cstheme="minorHAnsi"/>
            <w:color w:val="000000"/>
          </w:rPr>
          <w:t>Medical Research Council</w:t>
        </w:r>
      </w:ins>
      <w:moveTo w:id="383" w:author="Neil Pearce" w:date="2022-02-11T12:39:00Z">
        <w:r w:rsidR="00CF0E3A" w:rsidRPr="00C81F80">
          <w:rPr>
            <w:rFonts w:cstheme="minorHAnsi"/>
            <w:color w:val="000000"/>
          </w:rPr>
          <w:t>.</w:t>
        </w:r>
      </w:moveTo>
      <w:moveToRangeEnd w:id="376"/>
    </w:p>
    <w:p w14:paraId="326308C5" w14:textId="77777777" w:rsidR="00855A68" w:rsidRPr="00C81F80" w:rsidRDefault="00855A68" w:rsidP="00172234">
      <w:pPr>
        <w:rPr>
          <w:rFonts w:cstheme="minorHAnsi"/>
          <w:b/>
          <w:bCs/>
        </w:rPr>
      </w:pPr>
    </w:p>
    <w:p w14:paraId="629CA726" w14:textId="469C84C0" w:rsidR="00CF0E3A" w:rsidRDefault="00CF0E3A" w:rsidP="00172234">
      <w:pPr>
        <w:rPr>
          <w:ins w:id="384" w:author="Neil Pearce" w:date="2022-02-11T12:42:00Z"/>
          <w:rFonts w:cstheme="minorHAnsi"/>
          <w:b/>
          <w:bCs/>
        </w:rPr>
      </w:pPr>
      <w:commentRangeStart w:id="385"/>
      <w:commentRangeStart w:id="386"/>
      <w:ins w:id="387" w:author="Neil Pearce" w:date="2022-02-11T12:42:00Z">
        <w:r>
          <w:rPr>
            <w:rFonts w:cstheme="minorHAnsi"/>
            <w:b/>
            <w:bCs/>
          </w:rPr>
          <w:t>Acknowledgements</w:t>
        </w:r>
        <w:commentRangeEnd w:id="385"/>
        <w:r>
          <w:rPr>
            <w:rStyle w:val="CommentReference"/>
          </w:rPr>
          <w:commentReference w:id="385"/>
        </w:r>
      </w:ins>
      <w:commentRangeEnd w:id="386"/>
      <w:r w:rsidR="00A83A88">
        <w:rPr>
          <w:rStyle w:val="CommentReference"/>
        </w:rPr>
        <w:commentReference w:id="386"/>
      </w:r>
      <w:ins w:id="388" w:author="Neil Pearce" w:date="2022-02-11T12:42:00Z">
        <w:r>
          <w:rPr>
            <w:rFonts w:cstheme="minorHAnsi"/>
            <w:b/>
            <w:bCs/>
          </w:rPr>
          <w:t xml:space="preserve"> </w:t>
        </w:r>
      </w:ins>
    </w:p>
    <w:p w14:paraId="15E48F9A" w14:textId="77777777" w:rsidR="00CF0E3A" w:rsidRDefault="00CF0E3A" w:rsidP="00172234">
      <w:pPr>
        <w:rPr>
          <w:ins w:id="389" w:author="Neil Pearce" w:date="2022-02-11T12:42:00Z"/>
          <w:rFonts w:cstheme="minorHAnsi"/>
          <w:b/>
          <w:bCs/>
        </w:rPr>
      </w:pPr>
    </w:p>
    <w:p w14:paraId="1C544BD4" w14:textId="08B153B2"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3CAADC7B" w14:textId="3D337212" w:rsidR="00E05DDD" w:rsidRPr="00C81F80" w:rsidRDefault="00855A68" w:rsidP="00172234">
      <w:pPr>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 xml:space="preserve">G receives funding from </w:t>
      </w:r>
      <w:del w:id="390" w:author="Tom Gaunt" w:date="2022-02-18T15:45:00Z">
        <w:r w:rsidRPr="00C81F80" w:rsidDel="00BE650C">
          <w:rPr>
            <w:rFonts w:cstheme="minorHAnsi"/>
            <w:color w:val="000000"/>
          </w:rPr>
          <w:delText xml:space="preserve">GlaxoSmithKline and </w:delText>
        </w:r>
      </w:del>
      <w:r w:rsidRPr="00C81F80">
        <w:rPr>
          <w:rFonts w:cstheme="minorHAnsi"/>
          <w:color w:val="000000"/>
        </w:rPr>
        <w:t>Biogen for unrelated research.</w:t>
      </w:r>
      <w:ins w:id="391" w:author="Neil Pearce" w:date="2022-02-11T12:44:00Z">
        <w:r w:rsidR="0056277D">
          <w:rPr>
            <w:rFonts w:cstheme="minorHAnsi"/>
            <w:color w:val="000000"/>
          </w:rPr>
          <w:t xml:space="preserve"> D.A.L</w:t>
        </w:r>
        <w:r w:rsidR="0056277D" w:rsidRPr="00C81F80">
          <w:rPr>
            <w:rFonts w:cstheme="minorHAnsi"/>
            <w:color w:val="000000"/>
          </w:rPr>
          <w:t xml:space="preserve"> </w:t>
        </w:r>
        <w:r w:rsidR="0056277D">
          <w:rPr>
            <w:rFonts w:cstheme="minorHAnsi"/>
            <w:color w:val="000000"/>
          </w:rPr>
          <w:t xml:space="preserve">has received support from Medtronic Ltd and Roche </w:t>
        </w:r>
      </w:ins>
      <w:ins w:id="392" w:author="Neil Pearce" w:date="2022-02-11T12:45:00Z">
        <w:r w:rsidR="0056277D">
          <w:rPr>
            <w:rFonts w:cstheme="minorHAnsi"/>
            <w:color w:val="000000"/>
          </w:rPr>
          <w:t xml:space="preserve">Diagnostics for </w:t>
        </w:r>
      </w:ins>
      <w:ins w:id="393" w:author="Neil Pearce" w:date="2022-02-11T12:44:00Z">
        <w:del w:id="394" w:author="Tom Gaunt" w:date="2022-02-18T15:45:00Z">
          <w:r w:rsidR="0056277D" w:rsidRPr="00C81F80" w:rsidDel="00BE650C">
            <w:rPr>
              <w:rFonts w:cstheme="minorHAnsi"/>
              <w:color w:val="000000"/>
            </w:rPr>
            <w:delText xml:space="preserve">for </w:delText>
          </w:r>
        </w:del>
        <w:r w:rsidR="0056277D" w:rsidRPr="00C81F80">
          <w:rPr>
            <w:rFonts w:cstheme="minorHAnsi"/>
            <w:color w:val="000000"/>
          </w:rPr>
          <w:t>unrelated research</w:t>
        </w:r>
      </w:ins>
      <w:ins w:id="395" w:author="Neil Pearce" w:date="2022-02-11T12:45:00Z">
        <w:r w:rsidR="0056277D">
          <w:rPr>
            <w:rFonts w:cstheme="minorHAnsi"/>
            <w:color w:val="000000"/>
          </w:rPr>
          <w:t>.</w:t>
        </w:r>
      </w:ins>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6D0E7E8A" w14:textId="2704C4FE" w:rsidR="00D543A5" w:rsidRPr="00D543A5" w:rsidRDefault="002D6DBB" w:rsidP="00D543A5">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D543A5" w:rsidRPr="00D543A5">
        <w:rPr>
          <w:rFonts w:ascii="Calibri" w:hAnsi="Calibri" w:cs="Calibri"/>
          <w:noProof/>
        </w:rPr>
        <w:t>[1]</w:t>
      </w:r>
      <w:r w:rsidR="00D543A5" w:rsidRPr="00D543A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D543A5" w:rsidRPr="00D543A5">
        <w:rPr>
          <w:rFonts w:ascii="Calibri" w:hAnsi="Calibri" w:cs="Calibri"/>
          <w:i/>
          <w:iCs/>
          <w:noProof/>
        </w:rPr>
        <w:t>BMC Med.</w:t>
      </w:r>
      <w:r w:rsidR="00D543A5" w:rsidRPr="00D543A5">
        <w:rPr>
          <w:rFonts w:ascii="Calibri" w:hAnsi="Calibri" w:cs="Calibri"/>
          <w:noProof/>
        </w:rPr>
        <w:t>, vol. 13, no. 1, pp. 1–10, Jan. 2015, doi: 10.1186/S12916-014-0241-Z/TABLES/1.</w:t>
      </w:r>
    </w:p>
    <w:p w14:paraId="60196BA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w:t>
      </w:r>
      <w:r w:rsidRPr="00D543A5">
        <w:rPr>
          <w:rFonts w:ascii="Calibri" w:hAnsi="Calibri" w:cs="Calibri"/>
          <w:noProof/>
        </w:rPr>
        <w:tab/>
        <w:t>J. Stewart, G. Manmathan, and P. Wilkinson, “Primary prevention of cardiovascular disease: A review of contemporary guidance and literature,” doi: 10.1177/2048004016687211.</w:t>
      </w:r>
    </w:p>
    <w:p w14:paraId="4A4367FE"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w:t>
      </w:r>
      <w:r w:rsidRPr="00D543A5">
        <w:rPr>
          <w:rFonts w:ascii="Calibri" w:hAnsi="Calibri" w:cs="Calibri"/>
          <w:noProof/>
        </w:rPr>
        <w:tab/>
        <w:t xml:space="preserve">T. J. Loftus ID </w:t>
      </w:r>
      <w:r w:rsidRPr="00D543A5">
        <w:rPr>
          <w:rFonts w:ascii="Calibri" w:hAnsi="Calibri" w:cs="Calibri"/>
          <w:i/>
          <w:iCs/>
          <w:noProof/>
        </w:rPr>
        <w:t>et al.</w:t>
      </w:r>
      <w:r w:rsidRPr="00D543A5">
        <w:rPr>
          <w:rFonts w:ascii="Calibri" w:hAnsi="Calibri" w:cs="Calibri"/>
          <w:noProof/>
        </w:rPr>
        <w:t xml:space="preserve">, “Ideal algorithms in healthcare: Explainable, dynamic, precise, autonomous, fair, and reproducible,” </w:t>
      </w:r>
      <w:r w:rsidRPr="00D543A5">
        <w:rPr>
          <w:rFonts w:ascii="Calibri" w:hAnsi="Calibri" w:cs="Calibri"/>
          <w:i/>
          <w:iCs/>
          <w:noProof/>
        </w:rPr>
        <w:t>PLOS Digit. Heal.</w:t>
      </w:r>
      <w:r w:rsidRPr="00D543A5">
        <w:rPr>
          <w:rFonts w:ascii="Calibri" w:hAnsi="Calibri" w:cs="Calibri"/>
          <w:noProof/>
        </w:rPr>
        <w:t>, vol. 1, no. 1, p. e0000006, Jan. 2022, doi: 10.1371/JOURNAL.PDIG.0000006.</w:t>
      </w:r>
    </w:p>
    <w:p w14:paraId="16F946F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4]</w:t>
      </w:r>
      <w:r w:rsidRPr="00D543A5">
        <w:rPr>
          <w:rFonts w:ascii="Calibri" w:hAnsi="Calibri" w:cs="Calibri"/>
          <w:noProof/>
        </w:rPr>
        <w:tab/>
        <w:t xml:space="preserve">M. Z. I. Chowdhury and T. C. Turin, “Variable selection strategies and its importance in clinical prediction modelling,” </w:t>
      </w:r>
      <w:r w:rsidRPr="00D543A5">
        <w:rPr>
          <w:rFonts w:ascii="Calibri" w:hAnsi="Calibri" w:cs="Calibri"/>
          <w:i/>
          <w:iCs/>
          <w:noProof/>
        </w:rPr>
        <w:t>Fam. Med. Community Heal.</w:t>
      </w:r>
      <w:r w:rsidRPr="00D543A5">
        <w:rPr>
          <w:rFonts w:ascii="Calibri" w:hAnsi="Calibri" w:cs="Calibri"/>
          <w:noProof/>
        </w:rPr>
        <w:t>, vol. 8, no. 1, p. 262, Feb. 2020, doi: 10.1136/fmch-2019-000262.</w:t>
      </w:r>
    </w:p>
    <w:p w14:paraId="7423C3A6"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5]</w:t>
      </w:r>
      <w:r w:rsidRPr="00D543A5">
        <w:rPr>
          <w:rFonts w:ascii="Calibri" w:hAnsi="Calibri" w:cs="Calibri"/>
          <w:noProof/>
        </w:rPr>
        <w:tab/>
        <w:t xml:space="preserve">D. C. Goff </w:t>
      </w:r>
      <w:r w:rsidRPr="00D543A5">
        <w:rPr>
          <w:rFonts w:ascii="Calibri" w:hAnsi="Calibri" w:cs="Calibri"/>
          <w:i/>
          <w:iCs/>
          <w:noProof/>
        </w:rPr>
        <w:t>et al.</w:t>
      </w:r>
      <w:r w:rsidRPr="00D543A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1B159C5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6]</w:t>
      </w:r>
      <w:r w:rsidRPr="00D543A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D543A5">
        <w:rPr>
          <w:rFonts w:ascii="Calibri" w:hAnsi="Calibri" w:cs="Calibri"/>
          <w:i/>
          <w:iCs/>
          <w:noProof/>
        </w:rPr>
        <w:t>BMJ</w:t>
      </w:r>
      <w:r w:rsidRPr="00D543A5">
        <w:rPr>
          <w:rFonts w:ascii="Calibri" w:hAnsi="Calibri" w:cs="Calibri"/>
          <w:noProof/>
        </w:rPr>
        <w:t>, vol. 357, May 2017, doi: 10.1136/BMJ.J2099.</w:t>
      </w:r>
    </w:p>
    <w:p w14:paraId="271A56D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7]</w:t>
      </w:r>
      <w:r w:rsidRPr="00D543A5">
        <w:rPr>
          <w:rFonts w:ascii="Calibri" w:hAnsi="Calibri" w:cs="Calibri"/>
          <w:noProof/>
        </w:rPr>
        <w:tab/>
        <w:t xml:space="preserve">B. G. Nordestgaard and A. Varbo, “Triglycerides and cardiovascular disease,” </w:t>
      </w:r>
      <w:r w:rsidRPr="00D543A5">
        <w:rPr>
          <w:rFonts w:ascii="Calibri" w:hAnsi="Calibri" w:cs="Calibri"/>
          <w:i/>
          <w:iCs/>
          <w:noProof/>
        </w:rPr>
        <w:t>Lancet (London, England)</w:t>
      </w:r>
      <w:r w:rsidRPr="00D543A5">
        <w:rPr>
          <w:rFonts w:ascii="Calibri" w:hAnsi="Calibri" w:cs="Calibri"/>
          <w:noProof/>
        </w:rPr>
        <w:t>, vol. 384, no. 9943, pp. 626–635, 2014, doi: 10.1016/S0140-6736(14)61177-6.</w:t>
      </w:r>
    </w:p>
    <w:p w14:paraId="388275A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8]</w:t>
      </w:r>
      <w:r w:rsidRPr="00D543A5">
        <w:rPr>
          <w:rFonts w:ascii="Calibri" w:hAnsi="Calibri" w:cs="Calibri"/>
          <w:noProof/>
        </w:rPr>
        <w:tab/>
        <w:t xml:space="preserve">R. Tibshirani, “Regression Shrinkage and Selection via the Lasso,” </w:t>
      </w:r>
      <w:r w:rsidRPr="00D543A5">
        <w:rPr>
          <w:rFonts w:ascii="Calibri" w:hAnsi="Calibri" w:cs="Calibri"/>
          <w:i/>
          <w:iCs/>
          <w:noProof/>
        </w:rPr>
        <w:t>Source J. R. Stat. Soc. Ser. B</w:t>
      </w:r>
      <w:r w:rsidRPr="00D543A5">
        <w:rPr>
          <w:rFonts w:ascii="Calibri" w:hAnsi="Calibri" w:cs="Calibri"/>
          <w:noProof/>
        </w:rPr>
        <w:t>, vol. 58, no. 1, pp. 267–288, 1996.</w:t>
      </w:r>
    </w:p>
    <w:p w14:paraId="7FE7A78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9]</w:t>
      </w:r>
      <w:r w:rsidRPr="00D543A5">
        <w:rPr>
          <w:rFonts w:ascii="Calibri" w:hAnsi="Calibri" w:cs="Calibri"/>
          <w:noProof/>
        </w:rPr>
        <w:tab/>
        <w:t xml:space="preserve">H. Zou and T. Hastie, “Regularization and variable selection via the elastic net,” </w:t>
      </w:r>
      <w:r w:rsidRPr="00D543A5">
        <w:rPr>
          <w:rFonts w:ascii="Calibri" w:hAnsi="Calibri" w:cs="Calibri"/>
          <w:i/>
          <w:iCs/>
          <w:noProof/>
        </w:rPr>
        <w:t>J. R. Stat. Soc. Ser. B (Statistical Methodol.</w:t>
      </w:r>
      <w:r w:rsidRPr="00D543A5">
        <w:rPr>
          <w:rFonts w:ascii="Calibri" w:hAnsi="Calibri" w:cs="Calibri"/>
          <w:noProof/>
        </w:rPr>
        <w:t>, vol. 67, no. 2, pp. 301–320, Apr. 2005, doi: 10.1111/J.1467-9868.2005.00503.X.</w:t>
      </w:r>
    </w:p>
    <w:p w14:paraId="75130AE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0]</w:t>
      </w:r>
      <w:r w:rsidRPr="00D543A5">
        <w:rPr>
          <w:rFonts w:ascii="Calibri" w:hAnsi="Calibri" w:cs="Calibri"/>
          <w:noProof/>
        </w:rPr>
        <w:tab/>
        <w:t xml:space="preserve">R.-E. Fan, K.-W. Chang, C.-J. Hsieh, X.-R. Wang, and C.-J. Lin, “{LIBLINEAR}: A Library for Large Linear Classification,” </w:t>
      </w:r>
      <w:r w:rsidRPr="00D543A5">
        <w:rPr>
          <w:rFonts w:ascii="Calibri" w:hAnsi="Calibri" w:cs="Calibri"/>
          <w:i/>
          <w:iCs/>
          <w:noProof/>
        </w:rPr>
        <w:t>J. Mach. Learn. Res.</w:t>
      </w:r>
      <w:r w:rsidRPr="00D543A5">
        <w:rPr>
          <w:rFonts w:ascii="Calibri" w:hAnsi="Calibri" w:cs="Calibri"/>
          <w:noProof/>
        </w:rPr>
        <w:t>, vol. 9, pp. 1871–1874, 2008.</w:t>
      </w:r>
    </w:p>
    <w:p w14:paraId="7695715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1]</w:t>
      </w:r>
      <w:r w:rsidRPr="00D543A5">
        <w:rPr>
          <w:rFonts w:ascii="Calibri" w:hAnsi="Calibri" w:cs="Calibri"/>
          <w:noProof/>
        </w:rPr>
        <w:tab/>
        <w:t xml:space="preserve">P. Geurts, D. Ernst, and L. Wehenkel, “Extremely randomized trees,” </w:t>
      </w:r>
      <w:r w:rsidRPr="00D543A5">
        <w:rPr>
          <w:rFonts w:ascii="Calibri" w:hAnsi="Calibri" w:cs="Calibri"/>
          <w:i/>
          <w:iCs/>
          <w:noProof/>
        </w:rPr>
        <w:t>Mach. Learn. 2006 631</w:t>
      </w:r>
      <w:r w:rsidRPr="00D543A5">
        <w:rPr>
          <w:rFonts w:ascii="Calibri" w:hAnsi="Calibri" w:cs="Calibri"/>
          <w:noProof/>
        </w:rPr>
        <w:t>, vol. 63, no. 1, pp. 3–42, Mar. 2006, doi: 10.1007/S10994-006-6226-1.</w:t>
      </w:r>
    </w:p>
    <w:p w14:paraId="5E291BF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2]</w:t>
      </w:r>
      <w:r w:rsidRPr="00D543A5">
        <w:rPr>
          <w:rFonts w:ascii="Calibri" w:hAnsi="Calibri" w:cs="Calibri"/>
          <w:noProof/>
        </w:rPr>
        <w:tab/>
        <w:t>L. Breiman, “Random Forests,” vol. 45, pp. 5–32, 2001.</w:t>
      </w:r>
    </w:p>
    <w:p w14:paraId="6A2205ED"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3]</w:t>
      </w:r>
      <w:r w:rsidRPr="00D543A5">
        <w:rPr>
          <w:rFonts w:ascii="Calibri" w:hAnsi="Calibri" w:cs="Calibri"/>
          <w:noProof/>
        </w:rPr>
        <w:tab/>
        <w:t>I. Guyon, J. Weston, and S. Barnhill, “Gene Selection for Cancer Classification using Support Vector Machines,” vol. 46, pp. 389–422, 2002.</w:t>
      </w:r>
    </w:p>
    <w:p w14:paraId="364A4E5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4]</w:t>
      </w:r>
      <w:r w:rsidRPr="00D543A5">
        <w:rPr>
          <w:rFonts w:ascii="Calibri" w:hAnsi="Calibri" w:cs="Calibri"/>
          <w:noProof/>
        </w:rPr>
        <w:tab/>
        <w:t xml:space="preserve">N. McBride </w:t>
      </w:r>
      <w:r w:rsidRPr="00D543A5">
        <w:rPr>
          <w:rFonts w:ascii="Calibri" w:hAnsi="Calibri" w:cs="Calibri"/>
          <w:i/>
          <w:iCs/>
          <w:noProof/>
        </w:rPr>
        <w:t>et al.</w:t>
      </w:r>
      <w:r w:rsidRPr="00D543A5">
        <w:rPr>
          <w:rFonts w:ascii="Calibri" w:hAnsi="Calibri" w:cs="Calibri"/>
          <w:noProof/>
        </w:rPr>
        <w:t xml:space="preserve">, “Do nuclear magnetic resonance (NMR)-based metabolomics improve the prediction of pregnancy-related disorders? Findings from a UK birth cohort with independent validation,” </w:t>
      </w:r>
      <w:r w:rsidRPr="00D543A5">
        <w:rPr>
          <w:rFonts w:ascii="Calibri" w:hAnsi="Calibri" w:cs="Calibri"/>
          <w:i/>
          <w:iCs/>
          <w:noProof/>
        </w:rPr>
        <w:t>BMC Med.</w:t>
      </w:r>
      <w:r w:rsidRPr="00D543A5">
        <w:rPr>
          <w:rFonts w:ascii="Calibri" w:hAnsi="Calibri" w:cs="Calibri"/>
          <w:noProof/>
        </w:rPr>
        <w:t>, vol. 18, no. 1, p. 366, Dec. 2020, doi: 10.1186/s12916-020-01819-z.</w:t>
      </w:r>
    </w:p>
    <w:p w14:paraId="5BABE8A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5]</w:t>
      </w:r>
      <w:r w:rsidRPr="00D543A5">
        <w:rPr>
          <w:rFonts w:ascii="Calibri" w:hAnsi="Calibri" w:cs="Calibri"/>
          <w:noProof/>
        </w:rPr>
        <w:tab/>
        <w:t xml:space="preserve">N. McBride </w:t>
      </w:r>
      <w:r w:rsidRPr="00D543A5">
        <w:rPr>
          <w:rFonts w:ascii="Calibri" w:hAnsi="Calibri" w:cs="Calibri"/>
          <w:i/>
          <w:iCs/>
          <w:noProof/>
        </w:rPr>
        <w:t>et al.</w:t>
      </w:r>
      <w:r w:rsidRPr="00D543A5">
        <w:rPr>
          <w:rFonts w:ascii="Calibri" w:hAnsi="Calibri" w:cs="Calibri"/>
          <w:noProof/>
        </w:rPr>
        <w:t xml:space="preserve">, “Do Mass Spectrometry-Derived Metabolomics Improve the Prediction of Pregnancy-Related Disorders? Findings from a UK Birth Cohort with Independent Validation,” </w:t>
      </w:r>
      <w:r w:rsidRPr="00D543A5">
        <w:rPr>
          <w:rFonts w:ascii="Calibri" w:hAnsi="Calibri" w:cs="Calibri"/>
          <w:i/>
          <w:iCs/>
          <w:noProof/>
        </w:rPr>
        <w:t>Metab. 2021, Vol. 11, Page 530</w:t>
      </w:r>
      <w:r w:rsidRPr="00D543A5">
        <w:rPr>
          <w:rFonts w:ascii="Calibri" w:hAnsi="Calibri" w:cs="Calibri"/>
          <w:noProof/>
        </w:rPr>
        <w:t>, vol. 11, no. 8, p. 530, Aug. 2021, doi: 10.3390/METABO11080530.</w:t>
      </w:r>
    </w:p>
    <w:p w14:paraId="6D09E77F"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6]</w:t>
      </w:r>
      <w:r w:rsidRPr="00D543A5">
        <w:rPr>
          <w:rFonts w:ascii="Calibri" w:hAnsi="Calibri" w:cs="Calibri"/>
          <w:noProof/>
        </w:rPr>
        <w:tab/>
        <w:t xml:space="preserve">B. K. Beaulieu-Jones </w:t>
      </w:r>
      <w:r w:rsidRPr="00D543A5">
        <w:rPr>
          <w:rFonts w:ascii="Calibri" w:hAnsi="Calibri" w:cs="Calibri"/>
          <w:i/>
          <w:iCs/>
          <w:noProof/>
        </w:rPr>
        <w:t>et al.</w:t>
      </w:r>
      <w:r w:rsidRPr="00D543A5">
        <w:rPr>
          <w:rFonts w:ascii="Calibri" w:hAnsi="Calibri" w:cs="Calibri"/>
          <w:noProof/>
        </w:rPr>
        <w:t>, “ARTICLE Machine learning for patient risk stratification: standing on, or looking over, the shoulders of clinicians?,” doi: 10.1038/s41746-021-00426-3.</w:t>
      </w:r>
    </w:p>
    <w:p w14:paraId="3002EB4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lastRenderedPageBreak/>
        <w:t>[17]</w:t>
      </w:r>
      <w:r w:rsidRPr="00D543A5">
        <w:rPr>
          <w:rFonts w:ascii="Calibri" w:hAnsi="Calibri" w:cs="Calibri"/>
          <w:noProof/>
        </w:rPr>
        <w:tab/>
        <w:t xml:space="preserve">J. J. Kurinczuk, M. White-Koning, and N. Badawi, “Epidemiology of neonatal encephalopathy and hypoxic–ischaemic encephalopathy,” </w:t>
      </w:r>
      <w:r w:rsidRPr="00D543A5">
        <w:rPr>
          <w:rFonts w:ascii="Calibri" w:hAnsi="Calibri" w:cs="Calibri"/>
          <w:i/>
          <w:iCs/>
          <w:noProof/>
        </w:rPr>
        <w:t>Early Hum. Dev.</w:t>
      </w:r>
      <w:r w:rsidRPr="00D543A5">
        <w:rPr>
          <w:rFonts w:ascii="Calibri" w:hAnsi="Calibri" w:cs="Calibri"/>
          <w:noProof/>
        </w:rPr>
        <w:t>, vol. 86, no. 6, pp. 329–338, Jun. 2010, doi: 10.1016/J.EARLHUMDEV.2010.05.010.</w:t>
      </w:r>
    </w:p>
    <w:p w14:paraId="7B07B05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8]</w:t>
      </w:r>
      <w:r w:rsidRPr="00D543A5">
        <w:rPr>
          <w:rFonts w:ascii="Calibri" w:hAnsi="Calibri" w:cs="Calibri"/>
          <w:noProof/>
        </w:rPr>
        <w:tab/>
        <w:t xml:space="preserve">D. V. Azzopardi </w:t>
      </w:r>
      <w:r w:rsidRPr="00D543A5">
        <w:rPr>
          <w:rFonts w:ascii="Calibri" w:hAnsi="Calibri" w:cs="Calibri"/>
          <w:i/>
          <w:iCs/>
          <w:noProof/>
        </w:rPr>
        <w:t>et al.</w:t>
      </w:r>
      <w:r w:rsidRPr="00D543A5">
        <w:rPr>
          <w:rFonts w:ascii="Calibri" w:hAnsi="Calibri" w:cs="Calibri"/>
          <w:noProof/>
        </w:rPr>
        <w:t xml:space="preserve">, “Moderate Hypothermia to Treat Perinatal Asphyxial Encephalopathy,” </w:t>
      </w:r>
      <w:r w:rsidRPr="00D543A5">
        <w:rPr>
          <w:rFonts w:ascii="Calibri" w:hAnsi="Calibri" w:cs="Calibri"/>
          <w:i/>
          <w:iCs/>
          <w:noProof/>
        </w:rPr>
        <w:t>N. Engl. J. Med.</w:t>
      </w:r>
      <w:r w:rsidRPr="00D543A5">
        <w:rPr>
          <w:rFonts w:ascii="Calibri" w:hAnsi="Calibri" w:cs="Calibri"/>
          <w:noProof/>
        </w:rPr>
        <w:t>, vol. 361, no. 14, pp. 1349–1358, Oct. 2009, doi: 10.1056/nejmoa0900854.</w:t>
      </w:r>
    </w:p>
    <w:p w14:paraId="71040AD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9]</w:t>
      </w:r>
      <w:r w:rsidRPr="00D543A5">
        <w:rPr>
          <w:rFonts w:ascii="Calibri" w:hAnsi="Calibri" w:cs="Calibri"/>
          <w:noProof/>
        </w:rPr>
        <w:tab/>
        <w:t xml:space="preserve">D. E. Odd, D. Gunnell, G. Lewis, and F. Rasmussen, “Long-term impact of poor birth condition on social and economic outcomes in early adulthood,” </w:t>
      </w:r>
      <w:r w:rsidRPr="00D543A5">
        <w:rPr>
          <w:rFonts w:ascii="Calibri" w:hAnsi="Calibri" w:cs="Calibri"/>
          <w:i/>
          <w:iCs/>
          <w:noProof/>
        </w:rPr>
        <w:t>Pediatrics</w:t>
      </w:r>
      <w:r w:rsidRPr="00D543A5">
        <w:rPr>
          <w:rFonts w:ascii="Calibri" w:hAnsi="Calibri" w:cs="Calibri"/>
          <w:noProof/>
        </w:rPr>
        <w:t>, vol. 127, no. 6, Jun. 2011, doi: 10.1542/peds.2010-3604.</w:t>
      </w:r>
    </w:p>
    <w:p w14:paraId="4321887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0]</w:t>
      </w:r>
      <w:r w:rsidRPr="00D543A5">
        <w:rPr>
          <w:rFonts w:ascii="Calibri" w:hAnsi="Calibri" w:cs="Calibri"/>
          <w:noProof/>
        </w:rPr>
        <w:tab/>
        <w:t xml:space="preserve">G. Molina </w:t>
      </w:r>
      <w:r w:rsidRPr="00D543A5">
        <w:rPr>
          <w:rFonts w:ascii="Calibri" w:hAnsi="Calibri" w:cs="Calibri"/>
          <w:i/>
          <w:iCs/>
          <w:noProof/>
        </w:rPr>
        <w:t>et al.</w:t>
      </w:r>
      <w:r w:rsidRPr="00D543A5">
        <w:rPr>
          <w:rFonts w:ascii="Calibri" w:hAnsi="Calibri" w:cs="Calibri"/>
          <w:noProof/>
        </w:rPr>
        <w:t xml:space="preserve">, “Relationship between cesarean delivery rate and maternal and neonatal mortality,” </w:t>
      </w:r>
      <w:r w:rsidRPr="00D543A5">
        <w:rPr>
          <w:rFonts w:ascii="Calibri" w:hAnsi="Calibri" w:cs="Calibri"/>
          <w:i/>
          <w:iCs/>
          <w:noProof/>
        </w:rPr>
        <w:t>JAMA - J. Am. Med. Assoc.</w:t>
      </w:r>
      <w:r w:rsidRPr="00D543A5">
        <w:rPr>
          <w:rFonts w:ascii="Calibri" w:hAnsi="Calibri" w:cs="Calibri"/>
          <w:noProof/>
        </w:rPr>
        <w:t>, vol. 314, no. 21, pp. 2263–2270, Dec. 2015, doi: 10.1001/jama.2015.15553.</w:t>
      </w:r>
    </w:p>
    <w:p w14:paraId="787C2DE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1]</w:t>
      </w:r>
      <w:r w:rsidRPr="00D543A5">
        <w:rPr>
          <w:rFonts w:ascii="Calibri" w:hAnsi="Calibri" w:cs="Calibri"/>
          <w:noProof/>
        </w:rPr>
        <w:tab/>
        <w:t xml:space="preserve">N. Badawi </w:t>
      </w:r>
      <w:r w:rsidRPr="00D543A5">
        <w:rPr>
          <w:rFonts w:ascii="Calibri" w:hAnsi="Calibri" w:cs="Calibri"/>
          <w:i/>
          <w:iCs/>
          <w:noProof/>
        </w:rPr>
        <w:t>et al.</w:t>
      </w:r>
      <w:r w:rsidRPr="00D543A5">
        <w:rPr>
          <w:rFonts w:ascii="Calibri" w:hAnsi="Calibri" w:cs="Calibri"/>
          <w:noProof/>
        </w:rPr>
        <w:t xml:space="preserve">, “Intrapartum risk factors for newborn encephalopathy: the Western Australian case-control study,” </w:t>
      </w:r>
      <w:r w:rsidRPr="00D543A5">
        <w:rPr>
          <w:rFonts w:ascii="Calibri" w:hAnsi="Calibri" w:cs="Calibri"/>
          <w:i/>
          <w:iCs/>
          <w:noProof/>
        </w:rPr>
        <w:t>Bmj</w:t>
      </w:r>
      <w:r w:rsidRPr="00D543A5">
        <w:rPr>
          <w:rFonts w:ascii="Calibri" w:hAnsi="Calibri" w:cs="Calibri"/>
          <w:noProof/>
        </w:rPr>
        <w:t>, vol. 317, no. 7172, pp. 1554–1558, 1998.</w:t>
      </w:r>
    </w:p>
    <w:p w14:paraId="4EF971A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2]</w:t>
      </w:r>
      <w:r w:rsidRPr="00D543A5">
        <w:rPr>
          <w:rFonts w:ascii="Calibri" w:hAnsi="Calibri" w:cs="Calibri"/>
          <w:noProof/>
        </w:rPr>
        <w:tab/>
        <w:t xml:space="preserve">N. Badawi </w:t>
      </w:r>
      <w:r w:rsidRPr="00D543A5">
        <w:rPr>
          <w:rFonts w:ascii="Calibri" w:hAnsi="Calibri" w:cs="Calibri"/>
          <w:i/>
          <w:iCs/>
          <w:noProof/>
        </w:rPr>
        <w:t>et al.</w:t>
      </w:r>
      <w:r w:rsidRPr="00D543A5">
        <w:rPr>
          <w:rFonts w:ascii="Calibri" w:hAnsi="Calibri" w:cs="Calibri"/>
          <w:noProof/>
        </w:rPr>
        <w:t xml:space="preserve">, “Antepartum risk factors for newborn encephalopathy: the Western Australian case-control study,” </w:t>
      </w:r>
      <w:r w:rsidRPr="00D543A5">
        <w:rPr>
          <w:rFonts w:ascii="Calibri" w:hAnsi="Calibri" w:cs="Calibri"/>
          <w:i/>
          <w:iCs/>
          <w:noProof/>
        </w:rPr>
        <w:t>Bmj</w:t>
      </w:r>
      <w:r w:rsidRPr="00D543A5">
        <w:rPr>
          <w:rFonts w:ascii="Calibri" w:hAnsi="Calibri" w:cs="Calibri"/>
          <w:noProof/>
        </w:rPr>
        <w:t>, vol. 317, no. 7172, pp. 1549–1553, 1998.</w:t>
      </w:r>
    </w:p>
    <w:p w14:paraId="528AB869"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3]</w:t>
      </w:r>
      <w:r w:rsidRPr="00D543A5">
        <w:rPr>
          <w:rFonts w:ascii="Calibri" w:hAnsi="Calibri" w:cs="Calibri"/>
          <w:noProof/>
        </w:rPr>
        <w:tab/>
        <w:t xml:space="preserve">P. M. Taylor, “The First Year of Life: The Collaborative Perinatal Project of the National Institute of Neurological and Communicative Disorders and Stroke,” </w:t>
      </w:r>
      <w:r w:rsidRPr="00D543A5">
        <w:rPr>
          <w:rFonts w:ascii="Calibri" w:hAnsi="Calibri" w:cs="Calibri"/>
          <w:i/>
          <w:iCs/>
          <w:noProof/>
        </w:rPr>
        <w:t>JAMA</w:t>
      </w:r>
      <w:r w:rsidRPr="00D543A5">
        <w:rPr>
          <w:rFonts w:ascii="Calibri" w:hAnsi="Calibri" w:cs="Calibri"/>
          <w:noProof/>
        </w:rPr>
        <w:t>, vol. 244, no. 13, pp. 1503–1503, Sep. 1980, doi: 10.1001/JAMA.1980.03310130075046.</w:t>
      </w:r>
    </w:p>
    <w:p w14:paraId="2ED187AF"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4]</w:t>
      </w:r>
      <w:r w:rsidRPr="00D543A5">
        <w:rPr>
          <w:rFonts w:ascii="Calibri" w:hAnsi="Calibri" w:cs="Calibri"/>
          <w:noProof/>
        </w:rPr>
        <w:tab/>
        <w:t xml:space="preserve">D. E. Odd, G. Lewis, A. Whitelaw, and D. Gunnell, “Resuscitation at birth and cognition at 8 years of age: a cohort study,” </w:t>
      </w:r>
      <w:r w:rsidRPr="00D543A5">
        <w:rPr>
          <w:rFonts w:ascii="Calibri" w:hAnsi="Calibri" w:cs="Calibri"/>
          <w:i/>
          <w:iCs/>
          <w:noProof/>
        </w:rPr>
        <w:t>Lancet</w:t>
      </w:r>
      <w:r w:rsidRPr="00D543A5">
        <w:rPr>
          <w:rFonts w:ascii="Calibri" w:hAnsi="Calibri" w:cs="Calibri"/>
          <w:noProof/>
        </w:rPr>
        <w:t>, vol. 373, no. 9675, pp. 1615–1622, 2009, doi: 10.1016/S0140-6736(09)60244-0.</w:t>
      </w:r>
    </w:p>
    <w:p w14:paraId="374F21D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5]</w:t>
      </w:r>
      <w:r w:rsidRPr="00D543A5">
        <w:rPr>
          <w:rFonts w:ascii="Calibri" w:hAnsi="Calibri" w:cs="Calibri"/>
          <w:noProof/>
        </w:rPr>
        <w:tab/>
        <w:t>“scikit-learn: machine learning in Python — scikit-learn 0.21.3 documentation.” https://scikit-learn.org/stable/index.html (accessed Sep. 10, 2019).</w:t>
      </w:r>
    </w:p>
    <w:p w14:paraId="71D2D43A"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6]</w:t>
      </w:r>
      <w:r w:rsidRPr="00D543A5">
        <w:rPr>
          <w:rFonts w:ascii="Calibri" w:hAnsi="Calibri" w:cs="Calibri"/>
          <w:noProof/>
        </w:rPr>
        <w:tab/>
        <w:t xml:space="preserve">F. Pedregosa </w:t>
      </w:r>
      <w:r w:rsidRPr="00D543A5">
        <w:rPr>
          <w:rFonts w:ascii="Calibri" w:hAnsi="Calibri" w:cs="Calibri"/>
          <w:i/>
          <w:iCs/>
          <w:noProof/>
        </w:rPr>
        <w:t>et al.</w:t>
      </w:r>
      <w:r w:rsidRPr="00D543A5">
        <w:rPr>
          <w:rFonts w:ascii="Calibri" w:hAnsi="Calibri" w:cs="Calibri"/>
          <w:noProof/>
        </w:rPr>
        <w:t xml:space="preserve">, “Scikit-learn: Machine Learning in {P}ython,” </w:t>
      </w:r>
      <w:r w:rsidRPr="00D543A5">
        <w:rPr>
          <w:rFonts w:ascii="Calibri" w:hAnsi="Calibri" w:cs="Calibri"/>
          <w:i/>
          <w:iCs/>
          <w:noProof/>
        </w:rPr>
        <w:t>J. Mach. Learn. Res.</w:t>
      </w:r>
      <w:r w:rsidRPr="00D543A5">
        <w:rPr>
          <w:rFonts w:ascii="Calibri" w:hAnsi="Calibri" w:cs="Calibri"/>
          <w:noProof/>
        </w:rPr>
        <w:t>, vol. 12, pp. 2825–2830, 2011.</w:t>
      </w:r>
    </w:p>
    <w:p w14:paraId="4024B71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7]</w:t>
      </w:r>
      <w:r w:rsidRPr="00D543A5">
        <w:rPr>
          <w:rFonts w:ascii="Calibri" w:hAnsi="Calibri" w:cs="Calibri"/>
          <w:noProof/>
        </w:rPr>
        <w:tab/>
        <w:t xml:space="preserve">X. Robin </w:t>
      </w:r>
      <w:r w:rsidRPr="00D543A5">
        <w:rPr>
          <w:rFonts w:ascii="Calibri" w:hAnsi="Calibri" w:cs="Calibri"/>
          <w:i/>
          <w:iCs/>
          <w:noProof/>
        </w:rPr>
        <w:t>et al.</w:t>
      </w:r>
      <w:r w:rsidRPr="00D543A5">
        <w:rPr>
          <w:rFonts w:ascii="Calibri" w:hAnsi="Calibri" w:cs="Calibri"/>
          <w:noProof/>
        </w:rPr>
        <w:t xml:space="preserve">, “pROC: an open-source package for R and S+ to analyze and compare ROC curves,” </w:t>
      </w:r>
      <w:r w:rsidRPr="00D543A5">
        <w:rPr>
          <w:rFonts w:ascii="Calibri" w:hAnsi="Calibri" w:cs="Calibri"/>
          <w:i/>
          <w:iCs/>
          <w:noProof/>
        </w:rPr>
        <w:t>BMC Bioinformatics</w:t>
      </w:r>
      <w:r w:rsidRPr="00D543A5">
        <w:rPr>
          <w:rFonts w:ascii="Calibri" w:hAnsi="Calibri" w:cs="Calibri"/>
          <w:noProof/>
        </w:rPr>
        <w:t>, vol. 12, p. 77, 2011.</w:t>
      </w:r>
    </w:p>
    <w:p w14:paraId="5B900D1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8]</w:t>
      </w:r>
      <w:r w:rsidRPr="00D543A5">
        <w:rPr>
          <w:rFonts w:ascii="Calibri" w:hAnsi="Calibri" w:cs="Calibri"/>
          <w:noProof/>
        </w:rPr>
        <w:tab/>
        <w:t>T. Developers, “TensorFlow,” Jan. 2022, doi: 10.5281/ZENODO.5898685.</w:t>
      </w:r>
    </w:p>
    <w:p w14:paraId="40525C1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9]</w:t>
      </w:r>
      <w:r w:rsidRPr="00D543A5">
        <w:rPr>
          <w:rFonts w:ascii="Calibri" w:hAnsi="Calibri" w:cs="Calibri"/>
          <w:noProof/>
        </w:rPr>
        <w:tab/>
        <w:t xml:space="preserve">T. Li, C. Gao, C. Yan, S. Osmundson, B. A. Malin, and Y. Chen, “Predicting Neonatal Encephalopathy From Maternal Data in Electronic Medical Records,” </w:t>
      </w:r>
      <w:r w:rsidRPr="00D543A5">
        <w:rPr>
          <w:rFonts w:ascii="Calibri" w:hAnsi="Calibri" w:cs="Calibri"/>
          <w:i/>
          <w:iCs/>
          <w:noProof/>
        </w:rPr>
        <w:t>AMIA Summits Transl. Sci. Proc.</w:t>
      </w:r>
      <w:r w:rsidRPr="00D543A5">
        <w:rPr>
          <w:rFonts w:ascii="Calibri" w:hAnsi="Calibri" w:cs="Calibri"/>
          <w:noProof/>
        </w:rPr>
        <w:t>, vol. 2018, p. 359, 2018, Accessed: Jan. 26, 2022. [Online]. Available: /pmc/articles/PMC5961831/.</w:t>
      </w:r>
    </w:p>
    <w:p w14:paraId="32A364BA"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0]</w:t>
      </w:r>
      <w:r w:rsidRPr="00D543A5">
        <w:rPr>
          <w:rFonts w:ascii="Calibri" w:hAnsi="Calibri" w:cs="Calibri"/>
          <w:noProof/>
        </w:rPr>
        <w:tab/>
        <w:t xml:space="preserve">C. Gao, C. Yan, S. Osmundson, B. A. Malin, and Y. Chen, “A deep learning approach to predict neonatal encephalopathy from electronic health records,” </w:t>
      </w:r>
      <w:r w:rsidRPr="00D543A5">
        <w:rPr>
          <w:rFonts w:ascii="Calibri" w:hAnsi="Calibri" w:cs="Calibri"/>
          <w:i/>
          <w:iCs/>
          <w:noProof/>
        </w:rPr>
        <w:t>2019 IEEE Int. Conf. Healthc. Informatics, ICHI 2019</w:t>
      </w:r>
      <w:r w:rsidRPr="00D543A5">
        <w:rPr>
          <w:rFonts w:ascii="Calibri" w:hAnsi="Calibri" w:cs="Calibri"/>
          <w:noProof/>
        </w:rPr>
        <w:t>, Jun. 2019, doi: 10.1109/ICHI.2019.8904667.</w:t>
      </w:r>
    </w:p>
    <w:p w14:paraId="415BF7E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1]</w:t>
      </w:r>
      <w:r w:rsidRPr="00D543A5">
        <w:rPr>
          <w:rFonts w:ascii="Calibri" w:hAnsi="Calibri" w:cs="Calibri"/>
          <w:noProof/>
        </w:rPr>
        <w:tab/>
        <w:t xml:space="preserve">R. Townsend </w:t>
      </w:r>
      <w:r w:rsidRPr="00D543A5">
        <w:rPr>
          <w:rFonts w:ascii="Calibri" w:hAnsi="Calibri" w:cs="Calibri"/>
          <w:i/>
          <w:iCs/>
          <w:noProof/>
        </w:rPr>
        <w:t>et al.</w:t>
      </w:r>
      <w:r w:rsidRPr="00D543A5">
        <w:rPr>
          <w:rFonts w:ascii="Calibri" w:hAnsi="Calibri" w:cs="Calibri"/>
          <w:noProof/>
        </w:rPr>
        <w:t xml:space="preserve">, “Can risk prediction models help us individualise stillbirth prevention? A systematic review and critical appraisal of published risk models,” </w:t>
      </w:r>
      <w:r w:rsidRPr="00D543A5">
        <w:rPr>
          <w:rFonts w:ascii="Calibri" w:hAnsi="Calibri" w:cs="Calibri"/>
          <w:i/>
          <w:iCs/>
          <w:noProof/>
        </w:rPr>
        <w:t>BJOG An Int. J. Obstet. Gynaecol.</w:t>
      </w:r>
      <w:r w:rsidRPr="00D543A5">
        <w:rPr>
          <w:rFonts w:ascii="Calibri" w:hAnsi="Calibri" w:cs="Calibri"/>
          <w:noProof/>
        </w:rPr>
        <w:t>, vol. 128, no. 2, pp. 214–224, Jan. 2021, doi: 10.1111/1471-0528.16487.</w:t>
      </w:r>
    </w:p>
    <w:p w14:paraId="00424BF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2]</w:t>
      </w:r>
      <w:r w:rsidRPr="00D543A5">
        <w:rPr>
          <w:rFonts w:ascii="Calibri" w:hAnsi="Calibri" w:cs="Calibri"/>
          <w:noProof/>
        </w:rPr>
        <w:tab/>
        <w:t xml:space="preserve">J. C. Stoltzfus, “Logistic Regression: A Brief Primer,” </w:t>
      </w:r>
      <w:r w:rsidRPr="00D543A5">
        <w:rPr>
          <w:rFonts w:ascii="Calibri" w:hAnsi="Calibri" w:cs="Calibri"/>
          <w:i/>
          <w:iCs/>
          <w:noProof/>
        </w:rPr>
        <w:t>Acad. Emerg. Med.</w:t>
      </w:r>
      <w:r w:rsidRPr="00D543A5">
        <w:rPr>
          <w:rFonts w:ascii="Calibri" w:hAnsi="Calibri" w:cs="Calibri"/>
          <w:noProof/>
        </w:rPr>
        <w:t>, vol. 18, no. 10, pp. 1099–1104, Oct. 2011, doi: 10.1111/J.1553-2712.2011.01185.X.</w:t>
      </w:r>
    </w:p>
    <w:p w14:paraId="0A67E2B3"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3]</w:t>
      </w:r>
      <w:r w:rsidRPr="00D543A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D543A5">
        <w:rPr>
          <w:rFonts w:ascii="Calibri" w:hAnsi="Calibri" w:cs="Calibri"/>
          <w:i/>
          <w:iCs/>
          <w:noProof/>
        </w:rPr>
        <w:t>Journal of Clinical Epidemiology</w:t>
      </w:r>
      <w:r w:rsidRPr="00D543A5">
        <w:rPr>
          <w:rFonts w:ascii="Calibri" w:hAnsi="Calibri" w:cs="Calibri"/>
          <w:noProof/>
        </w:rPr>
        <w:t>, vol. 110. Elsevier USA, pp. 12–22, Jun. 01, 2019, doi: 10.1016/j.jclinepi.2019.02.004.</w:t>
      </w:r>
    </w:p>
    <w:p w14:paraId="4E709C7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lastRenderedPageBreak/>
        <w:t>[34]</w:t>
      </w:r>
      <w:r w:rsidRPr="00D543A5">
        <w:rPr>
          <w:rFonts w:ascii="Calibri" w:hAnsi="Calibri" w:cs="Calibri"/>
          <w:noProof/>
        </w:rPr>
        <w:tab/>
        <w:t xml:space="preserve">H. He and E. A. Garcia, “Learning from imbalanced data,” </w:t>
      </w:r>
      <w:r w:rsidRPr="00D543A5">
        <w:rPr>
          <w:rFonts w:ascii="Calibri" w:hAnsi="Calibri" w:cs="Calibri"/>
          <w:i/>
          <w:iCs/>
          <w:noProof/>
        </w:rPr>
        <w:t>IEEE Trans. Knowl. Data Eng.</w:t>
      </w:r>
      <w:r w:rsidRPr="00D543A5">
        <w:rPr>
          <w:rFonts w:ascii="Calibri" w:hAnsi="Calibri" w:cs="Calibri"/>
          <w:noProof/>
        </w:rPr>
        <w:t>, vol. 21, no. 9, pp. 1263–1284, Sep. 2009, doi: 10.1109/TKDE.2008.239.</w:t>
      </w:r>
    </w:p>
    <w:p w14:paraId="512F1BE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5]</w:t>
      </w:r>
      <w:r w:rsidRPr="00D543A5">
        <w:rPr>
          <w:rFonts w:ascii="Calibri" w:hAnsi="Calibri" w:cs="Calibri"/>
          <w:noProof/>
        </w:rPr>
        <w:tab/>
        <w:t xml:space="preserve">S. Nembrini, I. R. König, and M. N. Wright, “The revival of the Gini importance?,” </w:t>
      </w:r>
      <w:r w:rsidRPr="00D543A5">
        <w:rPr>
          <w:rFonts w:ascii="Calibri" w:hAnsi="Calibri" w:cs="Calibri"/>
          <w:i/>
          <w:iCs/>
          <w:noProof/>
        </w:rPr>
        <w:t>Bioinformatics</w:t>
      </w:r>
      <w:r w:rsidRPr="00D543A5">
        <w:rPr>
          <w:rFonts w:ascii="Calibri" w:hAnsi="Calibri" w:cs="Calibri"/>
          <w:noProof/>
        </w:rPr>
        <w:t>, vol. 34, no. 21, p. 3711, Nov. 2018, doi: 10.1093/BIOINFORMATICS/BTY373.</w:t>
      </w:r>
    </w:p>
    <w:p w14:paraId="02212129" w14:textId="174E0439" w:rsidR="00F27DC2" w:rsidRPr="00C81F80" w:rsidRDefault="002D6DBB" w:rsidP="00D543A5">
      <w:pPr>
        <w:widowControl w:val="0"/>
        <w:autoSpaceDE w:val="0"/>
        <w:autoSpaceDN w:val="0"/>
        <w:adjustRightInd w:val="0"/>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w:t>
            </w:r>
            <w:commentRangeStart w:id="396"/>
            <w:r w:rsidRPr="00C81F80">
              <w:rPr>
                <w:rFonts w:cstheme="minorHAnsi"/>
                <w:sz w:val="24"/>
                <w:szCs w:val="24"/>
              </w:rPr>
              <w:t>084</w:t>
            </w:r>
            <w:commentRangeEnd w:id="396"/>
            <w:r w:rsidR="00394FA2">
              <w:rPr>
                <w:rStyle w:val="CommentReference"/>
              </w:rPr>
              <w:commentReference w:id="396"/>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w:t>
            </w:r>
            <w:commentRangeStart w:id="397"/>
            <w:r w:rsidRPr="00C81F80">
              <w:rPr>
                <w:rFonts w:cstheme="minorHAnsi"/>
                <w:sz w:val="24"/>
                <w:szCs w:val="24"/>
              </w:rPr>
              <w:t>9</w:t>
            </w:r>
            <w:commentRangeEnd w:id="397"/>
            <w:r w:rsidR="00A567F4">
              <w:rPr>
                <w:rStyle w:val="CommentReference"/>
              </w:rPr>
              <w:commentReference w:id="397"/>
            </w:r>
            <w:r w:rsidRPr="00C81F80">
              <w:rPr>
                <w:rFonts w:cstheme="minorHAnsi"/>
                <w:sz w:val="24"/>
                <w:szCs w:val="24"/>
              </w:rPr>
              <w:t>%)</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w:t>
            </w:r>
            <w:commentRangeStart w:id="398"/>
            <w:commentRangeStart w:id="399"/>
            <w:r w:rsidRPr="00C81F80">
              <w:rPr>
                <w:rFonts w:cstheme="minorHAnsi"/>
                <w:sz w:val="24"/>
                <w:szCs w:val="24"/>
              </w:rPr>
              <w:t>071</w:t>
            </w:r>
            <w:commentRangeEnd w:id="398"/>
            <w:r w:rsidR="00A567F4">
              <w:rPr>
                <w:rStyle w:val="CommentReference"/>
              </w:rPr>
              <w:commentReference w:id="398"/>
            </w:r>
            <w:commentRangeEnd w:id="399"/>
            <w:r w:rsidR="00A567F4">
              <w:rPr>
                <w:rStyle w:val="CommentReference"/>
              </w:rPr>
              <w:commentReference w:id="399"/>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2092309E" w:rsidR="0001057C" w:rsidRPr="00C81F80" w:rsidRDefault="00073142" w:rsidP="001C6873">
            <w:pPr>
              <w:rPr>
                <w:rFonts w:cstheme="minorHAnsi"/>
                <w:sz w:val="24"/>
                <w:szCs w:val="24"/>
              </w:rPr>
            </w:pPr>
            <w:ins w:id="400" w:author="Neil Pearce" w:date="2022-02-11T12:14:00Z">
              <w:r>
                <w:rPr>
                  <w:rFonts w:cstheme="minorHAnsi"/>
                  <w:b/>
                  <w:sz w:val="24"/>
                  <w:szCs w:val="24"/>
                </w:rPr>
                <w:t xml:space="preserve">Birth </w:t>
              </w:r>
              <w:commentRangeStart w:id="401"/>
              <w:r>
                <w:rPr>
                  <w:rFonts w:cstheme="minorHAnsi"/>
                  <w:b/>
                  <w:sz w:val="24"/>
                  <w:szCs w:val="24"/>
                </w:rPr>
                <w:t>weight</w:t>
              </w:r>
              <w:commentRangeEnd w:id="401"/>
              <w:r>
                <w:rPr>
                  <w:rStyle w:val="CommentReference"/>
                </w:rPr>
                <w:commentReference w:id="401"/>
              </w:r>
            </w:ins>
            <w:del w:id="402" w:author="Neil Pearce" w:date="2022-02-11T12:14:00Z">
              <w:r w:rsidR="0001057C" w:rsidRPr="00C81F80" w:rsidDel="00073142">
                <w:rPr>
                  <w:rFonts w:cstheme="minorHAnsi"/>
                  <w:b/>
                  <w:sz w:val="24"/>
                  <w:szCs w:val="24"/>
                </w:rPr>
                <w:delText>Growth Measures</w:delText>
              </w:r>
            </w:del>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5327F4AD" w:rsidR="00681F63" w:rsidRPr="00901066" w:rsidRDefault="00BE650C" w:rsidP="00172234">
      <w:pPr>
        <w:rPr>
          <w:rFonts w:cstheme="minorHAnsi"/>
          <w:bCs/>
        </w:rPr>
      </w:pPr>
      <w:ins w:id="403" w:author="Tom Gaunt" w:date="2022-02-18T15:47:00Z">
        <w:r>
          <w:rPr>
            <w:rFonts w:cstheme="minorHAnsi"/>
          </w:rPr>
          <w:t xml:space="preserve">Area under </w:t>
        </w:r>
      </w:ins>
      <w:r w:rsidR="00401CA1" w:rsidRPr="00C81F80">
        <w:rPr>
          <w:rFonts w:cstheme="minorHAnsi"/>
        </w:rPr>
        <w:t>ROC</w:t>
      </w:r>
      <w:ins w:id="404" w:author="Tom Gaunt" w:date="2022-02-18T15:47:00Z">
        <w:r>
          <w:rPr>
            <w:rFonts w:cstheme="minorHAnsi"/>
          </w:rPr>
          <w:t xml:space="preserve"> </w:t>
        </w:r>
      </w:ins>
      <w:del w:id="405" w:author="Tom Gaunt" w:date="2022-02-18T15:48:00Z">
        <w:r w:rsidR="00401CA1" w:rsidRPr="00C81F80" w:rsidDel="00BE650C">
          <w:rPr>
            <w:rFonts w:cstheme="minorHAnsi"/>
          </w:rPr>
          <w:delText xml:space="preserve"> </w:delText>
        </w:r>
      </w:del>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00401CA1"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commentRangeStart w:id="406"/>
            <w:r w:rsidRPr="00546CCB">
              <w:rPr>
                <w:rFonts w:cstheme="minorHAnsi"/>
                <w:b/>
                <w:bCs/>
                <w:sz w:val="24"/>
                <w:szCs w:val="24"/>
              </w:rPr>
              <w:t xml:space="preserve">Growth Measures </w:t>
            </w:r>
            <w:commentRangeEnd w:id="406"/>
            <w:r w:rsidR="00BE650C">
              <w:rPr>
                <w:rStyle w:val="CommentReference"/>
              </w:rPr>
              <w:commentReference w:id="406"/>
            </w:r>
            <w:r w:rsidRPr="00546CCB">
              <w:rPr>
                <w:rFonts w:cstheme="minorHAnsi"/>
                <w:b/>
                <w:bCs/>
                <w:sz w:val="24"/>
                <w:szCs w:val="24"/>
              </w:rPr>
              <w:t>(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092DE4" w:rsidRDefault="002130AF" w:rsidP="002130AF">
            <w:pPr>
              <w:pStyle w:val="ListParagraph"/>
              <w:numPr>
                <w:ilvl w:val="0"/>
                <w:numId w:val="1"/>
              </w:numPr>
              <w:spacing w:line="240" w:lineRule="auto"/>
              <w:rPr>
                <w:rFonts w:cstheme="minorHAnsi"/>
                <w:sz w:val="24"/>
                <w:szCs w:val="24"/>
                <w:lang w:val="fr-FR"/>
                <w:rPrChange w:id="407" w:author="Neil Pearce" w:date="2022-02-11T11:01:00Z">
                  <w:rPr>
                    <w:rFonts w:cstheme="minorHAnsi"/>
                    <w:sz w:val="24"/>
                    <w:szCs w:val="24"/>
                  </w:rPr>
                </w:rPrChange>
              </w:rPr>
            </w:pPr>
            <w:proofErr w:type="spellStart"/>
            <w:r w:rsidRPr="00092DE4">
              <w:rPr>
                <w:rFonts w:cstheme="minorHAnsi"/>
                <w:sz w:val="24"/>
                <w:szCs w:val="24"/>
                <w:lang w:val="fr-FR"/>
                <w:rPrChange w:id="408" w:author="Neil Pearce" w:date="2022-02-11T11:01:00Z">
                  <w:rPr>
                    <w:rFonts w:cstheme="minorHAnsi"/>
                    <w:sz w:val="24"/>
                    <w:szCs w:val="24"/>
                  </w:rPr>
                </w:rPrChange>
              </w:rPr>
              <w:t>FHx</w:t>
            </w:r>
            <w:proofErr w:type="spellEnd"/>
            <w:r w:rsidRPr="00092DE4">
              <w:rPr>
                <w:rFonts w:cstheme="minorHAnsi"/>
                <w:sz w:val="24"/>
                <w:szCs w:val="24"/>
                <w:lang w:val="fr-FR"/>
                <w:rPrChange w:id="409" w:author="Neil Pearce" w:date="2022-02-11T11:01:00Z">
                  <w:rPr>
                    <w:rFonts w:cstheme="minorHAnsi"/>
                    <w:sz w:val="24"/>
                    <w:szCs w:val="24"/>
                  </w:rPr>
                </w:rPrChange>
              </w:rPr>
              <w:t xml:space="preserve"> of </w:t>
            </w:r>
            <w:proofErr w:type="spellStart"/>
            <w:r w:rsidRPr="00092DE4">
              <w:rPr>
                <w:rFonts w:cstheme="minorHAnsi"/>
                <w:sz w:val="24"/>
                <w:szCs w:val="24"/>
                <w:lang w:val="fr-FR"/>
                <w:rPrChange w:id="410" w:author="Neil Pearce" w:date="2022-02-11T11:01:00Z">
                  <w:rPr>
                    <w:rFonts w:cstheme="minorHAnsi"/>
                    <w:sz w:val="24"/>
                    <w:szCs w:val="24"/>
                  </w:rPr>
                </w:rPrChange>
              </w:rPr>
              <w:t>seizures</w:t>
            </w:r>
            <w:proofErr w:type="spellEnd"/>
            <w:r w:rsidRPr="00092DE4">
              <w:rPr>
                <w:rFonts w:cstheme="minorHAnsi"/>
                <w:sz w:val="24"/>
                <w:szCs w:val="24"/>
                <w:lang w:val="fr-FR"/>
                <w:rPrChange w:id="411" w:author="Neil Pearce" w:date="2022-02-11T11:01:00Z">
                  <w:rPr>
                    <w:rFonts w:cstheme="minorHAnsi"/>
                    <w:sz w:val="24"/>
                    <w:szCs w:val="24"/>
                  </w:rPr>
                </w:rPrChange>
              </w:rPr>
              <w:t xml:space="preserve"> (</w:t>
            </w:r>
            <w:proofErr w:type="spellStart"/>
            <w:r w:rsidRPr="00092DE4">
              <w:rPr>
                <w:rFonts w:cstheme="minorHAnsi"/>
                <w:sz w:val="24"/>
                <w:szCs w:val="24"/>
                <w:lang w:val="fr-FR"/>
                <w:rPrChange w:id="412" w:author="Neil Pearce" w:date="2022-02-11T11:01:00Z">
                  <w:rPr>
                    <w:rFonts w:cstheme="minorHAnsi"/>
                    <w:sz w:val="24"/>
                    <w:szCs w:val="24"/>
                  </w:rPr>
                </w:rPrChange>
              </w:rPr>
              <w:t>recurrent</w:t>
            </w:r>
            <w:proofErr w:type="spellEnd"/>
            <w:r w:rsidRPr="00092DE4">
              <w:rPr>
                <w:rFonts w:cstheme="minorHAnsi"/>
                <w:sz w:val="24"/>
                <w:szCs w:val="24"/>
                <w:lang w:val="fr-FR"/>
                <w:rPrChange w:id="413" w:author="Neil Pearce" w:date="2022-02-11T11:01:00Z">
                  <w:rPr>
                    <w:rFonts w:cstheme="minorHAnsi"/>
                    <w:sz w:val="24"/>
                    <w:szCs w:val="24"/>
                  </w:rPr>
                </w:rPrChange>
              </w:rPr>
              <w:t xml:space="preserve"> non-</w:t>
            </w:r>
            <w:proofErr w:type="spellStart"/>
            <w:r w:rsidRPr="00092DE4">
              <w:rPr>
                <w:rFonts w:cstheme="minorHAnsi"/>
                <w:sz w:val="24"/>
                <w:szCs w:val="24"/>
                <w:lang w:val="fr-FR"/>
                <w:rPrChange w:id="414" w:author="Neil Pearce" w:date="2022-02-11T11:01:00Z">
                  <w:rPr>
                    <w:rFonts w:cstheme="minorHAnsi"/>
                    <w:sz w:val="24"/>
                    <w:szCs w:val="24"/>
                  </w:rPr>
                </w:rPrChange>
              </w:rPr>
              <w:t>febrile</w:t>
            </w:r>
            <w:proofErr w:type="spellEnd"/>
            <w:r w:rsidRPr="00092DE4">
              <w:rPr>
                <w:rFonts w:cstheme="minorHAnsi"/>
                <w:sz w:val="24"/>
                <w:szCs w:val="24"/>
                <w:lang w:val="fr-FR"/>
                <w:rPrChange w:id="415" w:author="Neil Pearce" w:date="2022-02-11T11:01:00Z">
                  <w:rPr>
                    <w:rFonts w:cstheme="minorHAnsi"/>
                    <w:sz w:val="24"/>
                    <w:szCs w:val="24"/>
                  </w:rPr>
                </w:rPrChange>
              </w:rPr>
              <w:t xml:space="preserve"> </w:t>
            </w:r>
            <w:proofErr w:type="spellStart"/>
            <w:r w:rsidRPr="00092DE4">
              <w:rPr>
                <w:rFonts w:cstheme="minorHAnsi"/>
                <w:sz w:val="24"/>
                <w:szCs w:val="24"/>
                <w:lang w:val="fr-FR"/>
                <w:rPrChange w:id="416" w:author="Neil Pearce" w:date="2022-02-11T11:01:00Z">
                  <w:rPr>
                    <w:rFonts w:cstheme="minorHAnsi"/>
                    <w:sz w:val="24"/>
                    <w:szCs w:val="24"/>
                  </w:rPr>
                </w:rPrChange>
              </w:rPr>
              <w:t>seizures</w:t>
            </w:r>
            <w:proofErr w:type="spellEnd"/>
            <w:r w:rsidRPr="00092DE4">
              <w:rPr>
                <w:rFonts w:cstheme="minorHAnsi"/>
                <w:sz w:val="24"/>
                <w:szCs w:val="24"/>
                <w:lang w:val="fr-FR"/>
                <w:rPrChange w:id="417" w:author="Neil Pearce" w:date="2022-02-11T11:01:00Z">
                  <w:rPr>
                    <w:rFonts w:cstheme="minorHAnsi"/>
                    <w:sz w:val="24"/>
                    <w:szCs w:val="24"/>
                  </w:rPr>
                </w:rPrChange>
              </w:rPr>
              <w:t>)</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5C285737"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F861CE">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5]","plainTextFormattedCitation":"[35]","previouslyFormattedCitation":"[35]"},"properties":{"noteIndex":0},"schema":"https://github.com/citation-style-language/schema/raw/master/csl-citation.json"}</w:instrText>
            </w:r>
            <w:r w:rsidR="00B858B4">
              <w:rPr>
                <w:rFonts w:cstheme="minorHAnsi"/>
                <w:bCs/>
              </w:rPr>
              <w:fldChar w:fldCharType="separate"/>
            </w:r>
            <w:r w:rsidR="00F34640" w:rsidRPr="00F34640">
              <w:rPr>
                <w:rFonts w:cstheme="minorHAnsi"/>
                <w:bCs/>
                <w:noProof/>
              </w:rPr>
              <w:t>[35]</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w:t>
      </w:r>
      <w:commentRangeStart w:id="418"/>
      <w:r w:rsidRPr="00AA76EC">
        <w:rPr>
          <w:rFonts w:cstheme="minorHAnsi"/>
          <w:bCs/>
        </w:rPr>
        <w:t>operator</w:t>
      </w:r>
      <w:commentRangeEnd w:id="418"/>
      <w:r w:rsidR="00C81677">
        <w:rPr>
          <w:rStyle w:val="CommentReference"/>
        </w:rPr>
        <w:commentReference w:id="418"/>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419"/>
      <w:commentRangeStart w:id="420"/>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419"/>
      <w:r w:rsidR="006D605A">
        <w:rPr>
          <w:rStyle w:val="CommentReference"/>
        </w:rPr>
        <w:commentReference w:id="419"/>
      </w:r>
      <w:commentRangeEnd w:id="420"/>
      <w:r w:rsidR="007D6437">
        <w:rPr>
          <w:rStyle w:val="CommentReference"/>
        </w:rPr>
        <w:commentReference w:id="420"/>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421"/>
      <w:commentRangeStart w:id="422"/>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421"/>
      <w:r w:rsidR="00DB77C4" w:rsidRPr="00C81F80">
        <w:rPr>
          <w:rStyle w:val="CommentReference"/>
        </w:rPr>
        <w:commentReference w:id="421"/>
      </w:r>
      <w:commentRangeEnd w:id="422"/>
      <w:r w:rsidR="003E1ABF">
        <w:rPr>
          <w:rStyle w:val="CommentReference"/>
        </w:rPr>
        <w:commentReference w:id="422"/>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2"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4" w:author="Tom Gaunt" w:date="2022-02-18T14:48:00Z" w:initials="TG">
    <w:p w14:paraId="7400DE9A" w14:textId="77777777" w:rsidR="000A5C52" w:rsidRDefault="000A5C52" w:rsidP="00FB709D">
      <w:r>
        <w:rPr>
          <w:rStyle w:val="CommentReference"/>
        </w:rPr>
        <w:annotationRef/>
      </w:r>
      <w:r>
        <w:rPr>
          <w:sz w:val="20"/>
          <w:szCs w:val="20"/>
        </w:rPr>
        <w:t>Would “model” be a better word? I wouldn’t like to see the equation that represents a deep learning model with many features…</w:t>
      </w:r>
    </w:p>
  </w:comment>
  <w:comment w:id="9" w:author="Neil Pearce" w:date="2022-02-11T11:01:00Z" w:initials="NP">
    <w:p w14:paraId="6E010741" w14:textId="6068AB9C" w:rsidR="00092DE4" w:rsidRDefault="00092DE4">
      <w:pPr>
        <w:pStyle w:val="CommentText"/>
      </w:pPr>
      <w:r>
        <w:rPr>
          <w:rStyle w:val="CommentReference"/>
        </w:rPr>
        <w:annotationRef/>
      </w:r>
      <w:r>
        <w:t>This sort of balances what you write above in terms of feasibilyt &amp; means we can be more definitive (don’t need arguably)</w:t>
      </w:r>
    </w:p>
  </w:comment>
  <w:comment w:id="11" w:author="Tom Gaunt" w:date="2022-02-18T15:01:00Z" w:initials="TG">
    <w:p w14:paraId="07B49B42" w14:textId="77777777" w:rsidR="00956BBE" w:rsidRDefault="00956BBE" w:rsidP="00853E91">
      <w:r>
        <w:rPr>
          <w:rStyle w:val="CommentReference"/>
        </w:rPr>
        <w:annotationRef/>
      </w:r>
      <w:r>
        <w:rPr>
          <w:sz w:val="20"/>
          <w:szCs w:val="20"/>
        </w:rPr>
        <w:t>Is this a necessary statement to include? Causally related is not incorrect, but could be misinterpreted as meaning “causal of”. A risk factor doesn’t need to cause the outcome, although it must be causally related (e.g. via a common cause of risk factor and disease). I just worry that this nuance might not be picked up by some readers.</w:t>
      </w:r>
    </w:p>
  </w:comment>
  <w:comment w:id="12" w:author="Tom Gaunt" w:date="2022-02-18T15:04:00Z" w:initials="TG">
    <w:p w14:paraId="44D52EB4" w14:textId="77777777" w:rsidR="00956BBE" w:rsidRDefault="00956BBE" w:rsidP="00C426ED">
      <w:r>
        <w:rPr>
          <w:rStyle w:val="CommentReference"/>
        </w:rPr>
        <w:annotationRef/>
      </w:r>
      <w:r>
        <w:rPr>
          <w:sz w:val="20"/>
          <w:szCs w:val="20"/>
        </w:rPr>
        <w:t>Just seen next part of paragraph. If the contrast you are making is between causal risk factors and non-causal, it is perhaps better to say this (“causal risk factors”). As I mention, “causally related” could refer to shared upstream causal factors rather than direct causality.</w:t>
      </w:r>
    </w:p>
  </w:comment>
  <w:comment w:id="15" w:author="Deborah Lawlor" w:date="2022-02-14T13:05:00Z" w:initials="DL">
    <w:p w14:paraId="15BB8967" w14:textId="416D7BE5" w:rsidR="00E76EB3" w:rsidRDefault="00E76EB3">
      <w:pPr>
        <w:pStyle w:val="CommentText"/>
      </w:pPr>
      <w:r>
        <w:rPr>
          <w:rStyle w:val="CommentReference"/>
        </w:rPr>
        <w:annotationRef/>
      </w:r>
      <w:r>
        <w:t xml:space="preserve">See email regarding word length / target journal </w:t>
      </w:r>
    </w:p>
    <w:p w14:paraId="7B860784" w14:textId="116A3CDE" w:rsidR="00E76EB3" w:rsidRDefault="00E76EB3">
      <w:pPr>
        <w:pStyle w:val="CommentText"/>
      </w:pPr>
      <w:r>
        <w:t>This is all correct but if we wanted a more focused intro this para could be shortened ++ ad joined with para above</w:t>
      </w:r>
    </w:p>
  </w:comment>
  <w:comment w:id="17" w:author="Deborah Lawlor" w:date="2022-02-14T13:08:00Z" w:initials="DL">
    <w:p w14:paraId="2D155735" w14:textId="7BF5458E" w:rsidR="00E76EB3" w:rsidRDefault="00E76EB3">
      <w:pPr>
        <w:pStyle w:val="CommentText"/>
      </w:pPr>
      <w:r>
        <w:rPr>
          <w:rStyle w:val="CommentReference"/>
        </w:rPr>
        <w:annotationRef/>
      </w:r>
      <w:r>
        <w:t>This is also correct but as above I wounder if it could be reduced and /or just be covered in the methods where you describe different approaches to feature selection</w:t>
      </w:r>
    </w:p>
  </w:comment>
  <w:comment w:id="29" w:author="Matt Lyon" w:date="2022-02-01T11:02:00Z" w:initials="ML">
    <w:p w14:paraId="538E9599" w14:textId="77777777" w:rsidR="00204062" w:rsidRDefault="00204062">
      <w:pPr>
        <w:pStyle w:val="CommentText"/>
      </w:pPr>
      <w:r>
        <w:rPr>
          <w:rStyle w:val="CommentReference"/>
        </w:rPr>
        <w:annotationRef/>
      </w:r>
      <w:r>
        <w:t>Deborah – could you please provide link to reference</w:t>
      </w:r>
    </w:p>
    <w:p w14:paraId="0DEA5160" w14:textId="77777777" w:rsidR="00B73DDE" w:rsidRDefault="00B73DDE">
      <w:pPr>
        <w:pStyle w:val="CommentText"/>
      </w:pPr>
    </w:p>
    <w:p w14:paraId="5CF4CCE6" w14:textId="77777777" w:rsidR="00B73DDE" w:rsidRDefault="00147D32">
      <w:pPr>
        <w:pStyle w:val="CommentText"/>
      </w:pPr>
      <w:hyperlink r:id="rId1" w:history="1">
        <w:r w:rsidR="00B73DDE">
          <w:rPr>
            <w:rStyle w:val="Hyperlink"/>
          </w:rPr>
          <w:t>Polygenic risk scores in cardiovascular risk prediction: A cohort study and modelling analyses (plos.org)</w:t>
        </w:r>
      </w:hyperlink>
    </w:p>
    <w:p w14:paraId="68900D46" w14:textId="77777777" w:rsidR="00B73DDE" w:rsidRDefault="00B73DDE">
      <w:pPr>
        <w:pStyle w:val="CommentText"/>
      </w:pPr>
    </w:p>
    <w:p w14:paraId="7D04328A" w14:textId="48547EE4" w:rsidR="00B73DDE" w:rsidRDefault="00B73DDE">
      <w:pPr>
        <w:pStyle w:val="CommentText"/>
      </w:pPr>
      <w:r>
        <w:t>Have edited so it’s a bit clearer that these Ns are not about what is in the final model but the Ns selected from eg paper above looks across several million SNPs but not all included in the PRS</w:t>
      </w:r>
    </w:p>
  </w:comment>
  <w:comment w:id="40" w:author="Neil Pearce" w:date="2022-02-11T11:17:00Z" w:initials="NP">
    <w:p w14:paraId="75B6C26B" w14:textId="77777777" w:rsidR="00171EBC" w:rsidRDefault="00B73DDE">
      <w:pPr>
        <w:pStyle w:val="CommentText"/>
      </w:pPr>
      <w:r>
        <w:rPr>
          <w:rStyle w:val="CommentReference"/>
        </w:rPr>
        <w:annotationRef/>
      </w:r>
      <w:r>
        <w:t xml:space="preserve">Actually the one above does </w:t>
      </w:r>
    </w:p>
    <w:p w14:paraId="0328F14E" w14:textId="41F9562D" w:rsidR="00B73DDE" w:rsidRDefault="00171EBC">
      <w:pPr>
        <w:pStyle w:val="CommentText"/>
      </w:pPr>
      <w:r>
        <w:t xml:space="preserve">So edited </w:t>
      </w:r>
    </w:p>
  </w:comment>
  <w:comment w:id="57" w:author="Neil Pearce" w:date="2022-02-11T11:29:00Z" w:initials="NP">
    <w:p w14:paraId="0B3D82FB" w14:textId="77777777" w:rsidR="00342B4E" w:rsidRDefault="00342B4E">
      <w:pPr>
        <w:pStyle w:val="CommentText"/>
      </w:pPr>
      <w:r>
        <w:rPr>
          <w:rStyle w:val="CommentReference"/>
        </w:rPr>
        <w:annotationRef/>
      </w:r>
      <w:r>
        <w:t xml:space="preserve">Ref </w:t>
      </w:r>
      <w:hyperlink r:id="rId2" w:history="1">
        <w:r>
          <w:rPr>
            <w:rStyle w:val="Hyperlink"/>
          </w:rPr>
          <w:t>Use of deep learning to develop continuous-risk models for adverse event prediction from electronic health records | Nature Protocols</w:t>
        </w:r>
      </w:hyperlink>
    </w:p>
    <w:p w14:paraId="01050488" w14:textId="77777777" w:rsidR="00342B4E" w:rsidRDefault="00342B4E">
      <w:pPr>
        <w:pStyle w:val="CommentText"/>
      </w:pPr>
    </w:p>
    <w:p w14:paraId="3FF521BB" w14:textId="05C47D71" w:rsidR="00342B4E" w:rsidRDefault="00342B4E">
      <w:pPr>
        <w:pStyle w:val="CommentText"/>
      </w:pPr>
      <w:r>
        <w:t>This is a really nice paper (IMO) and I think important to have here as it reflects the original vision</w:t>
      </w:r>
    </w:p>
  </w:comment>
  <w:comment w:id="60" w:author="Neil Pearce" w:date="2022-02-11T11:31:00Z" w:initials="NP">
    <w:p w14:paraId="2F7111A3" w14:textId="77777777" w:rsidR="00772E39" w:rsidRDefault="00772E39">
      <w:pPr>
        <w:pStyle w:val="CommentText"/>
      </w:pPr>
      <w:r>
        <w:rPr>
          <w:rStyle w:val="CommentReference"/>
        </w:rPr>
        <w:annotationRef/>
      </w:r>
      <w:r>
        <w:t>This could may be be shortened a bit and something added that begins to build what we would add differently to what has been done in that paper</w:t>
      </w:r>
    </w:p>
    <w:p w14:paraId="082A55F2" w14:textId="4A413343" w:rsidR="00772E39" w:rsidRDefault="00772E39">
      <w:pPr>
        <w:pStyle w:val="CommentText"/>
      </w:pPr>
      <w:r>
        <w:t>I think key thing is that it focuses on acute hospital record data in real time (i.e. as clinicians are inputting) whereas routine clinic data (e.g. as we use here antenatal data) either hospital or community/GP clinic data will be more messy though have potential for greater clinical and public health impact</w:t>
      </w:r>
    </w:p>
  </w:comment>
  <w:comment w:id="61" w:author="Tom Gaunt" w:date="2022-02-18T15:13:00Z" w:initials="TG">
    <w:p w14:paraId="7C8835D5" w14:textId="77777777" w:rsidR="006F0C62" w:rsidRDefault="006F0C62" w:rsidP="00CD6CAF">
      <w:r>
        <w:rPr>
          <w:rStyle w:val="CommentReference"/>
        </w:rPr>
        <w:annotationRef/>
      </w:r>
      <w:r>
        <w:rPr>
          <w:sz w:val="20"/>
          <w:szCs w:val="20"/>
        </w:rPr>
        <w:t>I agree. The introduction probably goes into a bit too much detail in general, reading more like a narrative review. The key points being raised are important, but could be made more succinct.</w:t>
      </w:r>
    </w:p>
  </w:comment>
  <w:comment w:id="65" w:author="Tom Gaunt" w:date="2022-02-18T15:18:00Z" w:initials="TG">
    <w:p w14:paraId="6CD5142B" w14:textId="77777777" w:rsidR="003463CB" w:rsidRDefault="003463CB" w:rsidP="0028269F">
      <w:r>
        <w:rPr>
          <w:rStyle w:val="CommentReference"/>
        </w:rPr>
        <w:annotationRef/>
      </w:r>
      <w:r>
        <w:rPr>
          <w:sz w:val="20"/>
          <w:szCs w:val="20"/>
        </w:rPr>
        <w:t>Need a note on ethics, and potentially on data access.</w:t>
      </w:r>
    </w:p>
  </w:comment>
  <w:comment w:id="66" w:author="Deborah Lawlor" w:date="2021-04-13T11:14:00Z" w:initials="DL">
    <w:p w14:paraId="7DF58E56" w14:textId="4573996D"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67"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73"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By splitting like this you are assuming that the predictors and prediction model does not differ in terms of prediction accuracy over time – its possible that would be true for discrimination but unlikely for calibration and could be untrue for discrimination so why enforce this assumption when taking a random split across the whole time period avoids it&gt;&gt;&gt;</w:t>
      </w:r>
    </w:p>
  </w:comment>
  <w:comment w:id="74"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75" w:author="David Odd" w:date="2022-02-17T17:47:00Z" w:initials="DO">
    <w:p w14:paraId="2F32E372" w14:textId="77777777" w:rsidR="00C44C2E" w:rsidRDefault="00C44C2E" w:rsidP="00856311">
      <w:pPr>
        <w:pStyle w:val="CommentText"/>
      </w:pPr>
      <w:r>
        <w:rPr>
          <w:rStyle w:val="CommentReference"/>
        </w:rPr>
        <w:annotationRef/>
      </w:r>
      <w:r>
        <w:t>It was done because the next step is exactly this - taking historical data and apply to 'future' pregnancies. I've added some text….</w:t>
      </w:r>
    </w:p>
  </w:comment>
  <w:comment w:id="76" w:author="Tom Gaunt" w:date="2022-02-18T15:20:00Z" w:initials="TG">
    <w:p w14:paraId="5793D8F6" w14:textId="77777777" w:rsidR="003463CB" w:rsidRDefault="003463CB" w:rsidP="00C37D40">
      <w:r>
        <w:rPr>
          <w:rStyle w:val="CommentReference"/>
        </w:rPr>
        <w:annotationRef/>
      </w:r>
      <w:r>
        <w:rPr>
          <w:sz w:val="20"/>
          <w:szCs w:val="20"/>
        </w:rPr>
        <w:t>Yes, I think that is appropriate.</w:t>
      </w:r>
    </w:p>
  </w:comment>
  <w:comment w:id="79" w:author="Tom Gaunt" w:date="2022-02-18T15:22:00Z" w:initials="TG">
    <w:p w14:paraId="66B1856A" w14:textId="77777777" w:rsidR="004239ED" w:rsidRDefault="004239ED" w:rsidP="009D178E">
      <w:r>
        <w:rPr>
          <w:rStyle w:val="CommentReference"/>
        </w:rPr>
        <w:annotationRef/>
      </w:r>
      <w:r>
        <w:rPr>
          <w:sz w:val="20"/>
          <w:szCs w:val="20"/>
        </w:rPr>
        <w:t>Did this vary much between the two halves of the dataset (i.e. did missingness increase or decrease substantially over time)?</w:t>
      </w:r>
    </w:p>
  </w:comment>
  <w:comment w:id="80" w:author="Tom Gaunt" w:date="2022-02-18T15:24:00Z" w:initials="TG">
    <w:p w14:paraId="6388C116" w14:textId="77777777" w:rsidR="004239ED" w:rsidRDefault="004239ED" w:rsidP="004D48A4">
      <w:r>
        <w:rPr>
          <w:rStyle w:val="CommentReference"/>
        </w:rPr>
        <w:annotationRef/>
      </w:r>
      <w:r>
        <w:rPr>
          <w:sz w:val="20"/>
          <w:szCs w:val="20"/>
        </w:rPr>
        <w:t>It is possible a reviewer will ask why we didn’t choose 35 (so we have an equivalent number of variables to the manually defined set). I don’t think this is an issue for interpretation, so suggest we make no change.</w:t>
      </w:r>
    </w:p>
  </w:comment>
  <w:comment w:id="81" w:author="Neil Pearce" w:date="2022-02-11T11:40:00Z" w:initials="NP">
    <w:p w14:paraId="5E2EC1DE" w14:textId="10645DE2" w:rsidR="00C81677" w:rsidRDefault="00C81677">
      <w:pPr>
        <w:pStyle w:val="CommentText"/>
      </w:pPr>
      <w:r>
        <w:rPr>
          <w:rStyle w:val="CommentReference"/>
        </w:rPr>
        <w:annotationRef/>
      </w:r>
      <w:r>
        <w:t>Briefly explain what L1 and L2 mean</w:t>
      </w:r>
    </w:p>
  </w:comment>
  <w:comment w:id="82" w:author="Neil Pearce" w:date="2022-02-11T11:41:00Z" w:initials="NP">
    <w:p w14:paraId="669034FF" w14:textId="33F6DFB0" w:rsidR="00C81677" w:rsidRDefault="00C81677">
      <w:pPr>
        <w:pStyle w:val="CommentText"/>
      </w:pPr>
      <w:r>
        <w:rPr>
          <w:rStyle w:val="CommentReference"/>
        </w:rPr>
        <w:annotationRef/>
      </w:r>
      <w:r>
        <w:t>And what I1 means here</w:t>
      </w:r>
    </w:p>
  </w:comment>
  <w:comment w:id="83" w:author="Tom Gaunt" w:date="2022-02-18T15:30:00Z" w:initials="TG">
    <w:p w14:paraId="4DB8C76D" w14:textId="77777777" w:rsidR="00EC3F19" w:rsidRDefault="00EC3F19" w:rsidP="002F03C7">
      <w:r>
        <w:rPr>
          <w:rStyle w:val="CommentReference"/>
        </w:rPr>
        <w:annotationRef/>
      </w:r>
      <w:r>
        <w:rPr>
          <w:sz w:val="20"/>
          <w:szCs w:val="20"/>
        </w:rPr>
        <w:t>Is there a reason why you use Extra-trees for the feature selection and Random forests for the prediction below?</w:t>
      </w:r>
    </w:p>
  </w:comment>
  <w:comment w:id="137" w:author="Neil Pearce" w:date="2022-02-11T11:43:00Z" w:initials="NP">
    <w:p w14:paraId="40F52A3C" w14:textId="44C78274" w:rsidR="00355218" w:rsidRDefault="00001A72">
      <w:pPr>
        <w:pStyle w:val="CommentText"/>
      </w:pPr>
      <w:r>
        <w:t>Don’t think we should emphasise p-values like this as (a) large sample so could have small p e.g. for age with a tiny difference or no relevance</w:t>
      </w:r>
    </w:p>
    <w:p w14:paraId="780A8290" w14:textId="77777777" w:rsidR="00001A72" w:rsidRDefault="00001A72">
      <w:pPr>
        <w:pStyle w:val="CommentText"/>
      </w:pPr>
      <w:r>
        <w:t>(b) power for very different types of variables will vary so they are not comparable across variables and you could be ingnoring an important difference in a binary that is rare by focus on p-values</w:t>
      </w:r>
    </w:p>
    <w:p w14:paraId="4E16A32C" w14:textId="2E4403F0" w:rsidR="00001A72" w:rsidRDefault="00001A72">
      <w:pPr>
        <w:pStyle w:val="CommentText"/>
      </w:pPr>
      <w:r>
        <w:t>© I was going to suggest give some actual difference e.g. difference in mean or proporions but actually readers can see that in the table so I would</w:t>
      </w:r>
      <w:r w:rsidR="00394FA2">
        <w:t xml:space="preserve"> remove all of the p-values from here &amp; possibly comment on magnitude of differences</w:t>
      </w:r>
    </w:p>
  </w:comment>
  <w:comment w:id="138" w:author="David Odd" w:date="2022-02-18T12:43:00Z" w:initials="DO">
    <w:p w14:paraId="1ACEF825" w14:textId="77777777" w:rsidR="006F33B2" w:rsidRDefault="006F33B2" w:rsidP="003C272E">
      <w:pPr>
        <w:pStyle w:val="CommentText"/>
      </w:pPr>
      <w:r>
        <w:rPr>
          <w:rStyle w:val="CommentReference"/>
        </w:rPr>
        <w:annotationRef/>
      </w:r>
      <w:r>
        <w:t xml:space="preserve">These are pretty much the things that have been shown to be associated with HIE, so it's not a surprise they differ. I've made some suggestions, but also happy to signpost the reader to the table for their own interpretation. </w:t>
      </w:r>
    </w:p>
  </w:comment>
  <w:comment w:id="139" w:author="Neil Pearce" w:date="2022-02-11T11:45:00Z" w:initials="NP">
    <w:p w14:paraId="2976CAB5" w14:textId="11127378" w:rsidR="00355218" w:rsidRDefault="00355218">
      <w:pPr>
        <w:pStyle w:val="CommentText"/>
      </w:pPr>
      <w:r>
        <w:rPr>
          <w:rStyle w:val="CommentReference"/>
        </w:rPr>
        <w:annotationRef/>
      </w:r>
      <w:r>
        <w:t>Removed ‘</w:t>
      </w:r>
      <w:r w:rsidR="00001A72">
        <w:t>but</w:t>
      </w:r>
      <w:r>
        <w:t>’ as with it in implies this was some composite variable combining age and parity which from the table it is clear it is not</w:t>
      </w:r>
    </w:p>
  </w:comment>
  <w:comment w:id="313" w:author="Tom Gaunt" w:date="2022-02-18T15:34:00Z" w:initials="TG">
    <w:p w14:paraId="0A169C04" w14:textId="77777777" w:rsidR="00E01D6A" w:rsidRDefault="00E01D6A" w:rsidP="007B7AB6">
      <w:r>
        <w:rPr>
          <w:rStyle w:val="CommentReference"/>
        </w:rPr>
        <w:annotationRef/>
      </w:r>
      <w:r>
        <w:rPr>
          <w:sz w:val="20"/>
          <w:szCs w:val="20"/>
        </w:rPr>
        <w:t>Make sure name is consistent and matches convention (e.g. Extra-trees is usually capital E, Elastic net doesn’t have a hyphen, etc) or the form use in scikit-learn.</w:t>
      </w:r>
    </w:p>
  </w:comment>
  <w:comment w:id="322" w:author="Deborah Lawlor" w:date="2021-04-13T19:01:00Z" w:initials="DL">
    <w:p w14:paraId="454D9109" w14:textId="206C0A3D" w:rsidR="00CA5FC7" w:rsidRDefault="00CA5FC7">
      <w:pPr>
        <w:pStyle w:val="CommentText"/>
      </w:pPr>
      <w:r>
        <w:rPr>
          <w:rStyle w:val="CommentReference"/>
        </w:rPr>
        <w:annotationRef/>
      </w:r>
      <w:r>
        <w:t xml:space="preserve">??? see email about this split – which is not optimal at all  </w:t>
      </w:r>
    </w:p>
  </w:comment>
  <w:comment w:id="323"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332" w:author="Tom Gaunt" w:date="2022-02-18T15:35:00Z" w:initials="TG">
    <w:p w14:paraId="1EF05956" w14:textId="77777777" w:rsidR="00E01D6A" w:rsidRDefault="00E01D6A" w:rsidP="00273CC6">
      <w:r>
        <w:rPr>
          <w:rStyle w:val="CommentReference"/>
        </w:rPr>
        <w:annotationRef/>
      </w:r>
      <w:r>
        <w:rPr>
          <w:sz w:val="20"/>
          <w:szCs w:val="20"/>
        </w:rPr>
        <w:t>I struggle to parse the wording here - try rewording a little.</w:t>
      </w:r>
    </w:p>
  </w:comment>
  <w:comment w:id="337" w:author="Matt Lyon" w:date="2022-02-01T15:02:00Z" w:initials="ML">
    <w:p w14:paraId="7725585C" w14:textId="059FF1B7" w:rsidR="00146BA2" w:rsidRDefault="00146BA2">
      <w:pPr>
        <w:pStyle w:val="CommentText"/>
      </w:pPr>
      <w:r>
        <w:rPr>
          <w:rStyle w:val="CommentReference"/>
        </w:rPr>
        <w:annotationRef/>
      </w:r>
      <w:r>
        <w:t>Tom – do you agree?</w:t>
      </w:r>
    </w:p>
  </w:comment>
  <w:comment w:id="338" w:author="Neil Pearce" w:date="2022-02-11T12:27:00Z" w:initials="NP">
    <w:p w14:paraId="7D99B1E7" w14:textId="15D924FE" w:rsidR="004C219F" w:rsidRDefault="004C219F">
      <w:pPr>
        <w:pStyle w:val="CommentText"/>
      </w:pPr>
      <w:r>
        <w:rPr>
          <w:rStyle w:val="CommentReference"/>
        </w:rPr>
        <w:annotationRef/>
      </w:r>
      <w:r>
        <w:t>Makes sense to me but I wonder if could test this – i.e. use the same method as this study with the data we have and see if the resultant AUC is larger than any of the others</w:t>
      </w:r>
    </w:p>
  </w:comment>
  <w:comment w:id="339" w:author="Tom Gaunt" w:date="2022-02-18T15:38:00Z" w:initials="TG">
    <w:p w14:paraId="1BB70B67" w14:textId="77777777" w:rsidR="002D47A3" w:rsidRDefault="002D47A3" w:rsidP="00653899">
      <w:r>
        <w:rPr>
          <w:rStyle w:val="CommentReference"/>
        </w:rPr>
        <w:annotationRef/>
      </w:r>
      <w:r>
        <w:rPr>
          <w:sz w:val="20"/>
          <w:szCs w:val="20"/>
        </w:rPr>
        <w:t>I think that would be a useful test</w:t>
      </w:r>
    </w:p>
  </w:comment>
  <w:comment w:id="342" w:author="Neil Pearce" w:date="2022-02-11T12:28:00Z" w:initials="NP">
    <w:p w14:paraId="27F011CB" w14:textId="583D34C6" w:rsidR="004C219F" w:rsidRDefault="004C219F">
      <w:pPr>
        <w:pStyle w:val="CommentText"/>
      </w:pPr>
      <w:r>
        <w:rPr>
          <w:rStyle w:val="CommentReference"/>
        </w:rPr>
        <w:annotationRef/>
      </w:r>
      <w:r>
        <w:t>I think here would be good to add some comparison with the pipline developed for acute hospital admission risk assessment</w:t>
      </w:r>
    </w:p>
    <w:p w14:paraId="1C6193A7" w14:textId="0FE6BB5E" w:rsidR="004C219F" w:rsidRDefault="004C219F">
      <w:pPr>
        <w:pStyle w:val="CommentText"/>
      </w:pPr>
      <w:r>
        <w:t>As well as the difference between almost continuous acute monitoring and updated clinic assessment – which we do a bit more crudely here because we do not have real time data &amp; some discussion of that would be good</w:t>
      </w:r>
    </w:p>
    <w:p w14:paraId="21AEC6CA" w14:textId="798CE2F9" w:rsidR="004C219F" w:rsidRDefault="004C219F">
      <w:pPr>
        <w:pStyle w:val="CommentText"/>
      </w:pPr>
      <w:r>
        <w:t>They produce a pipeline which is good and we don’t but can acknowledge wouldn’t make sense here given the historical data</w:t>
      </w:r>
    </w:p>
    <w:p w14:paraId="2CEC5322" w14:textId="43C93258" w:rsidR="004C219F" w:rsidRDefault="004C219F">
      <w:pPr>
        <w:pStyle w:val="CommentText"/>
      </w:pPr>
      <w:r>
        <w:t xml:space="preserve">BUT can hilightight that our example adds to their demonstration with different type of data – i.e. repeat clinics and so the two together strengthen the idea of using repeat clinical records </w:t>
      </w:r>
      <w:r w:rsidR="008D72D3">
        <w:t>for patient risk prediction</w:t>
      </w:r>
    </w:p>
    <w:p w14:paraId="28E33CC9" w14:textId="569040C0" w:rsidR="004C219F" w:rsidRDefault="004C219F">
      <w:pPr>
        <w:pStyle w:val="CommentText"/>
      </w:pPr>
      <w:r>
        <w:t>Your thoughts on the methods that they use and how they differ (or not) would also be good</w:t>
      </w:r>
    </w:p>
  </w:comment>
  <w:comment w:id="345" w:author="Neil Pearce" w:date="2022-02-11T12:33:00Z" w:initials="NP">
    <w:p w14:paraId="13E2F080" w14:textId="380047B7" w:rsidR="008D72D3" w:rsidRDefault="008D72D3">
      <w:pPr>
        <w:pStyle w:val="CommentText"/>
      </w:pPr>
      <w:r>
        <w:rPr>
          <w:rStyle w:val="CommentReference"/>
        </w:rPr>
        <w:annotationRef/>
      </w:r>
      <w:r>
        <w:t>As above link this to the paper that does do this prospectively ad continuously so there is evidence that it can work (in an acute setting)</w:t>
      </w:r>
    </w:p>
  </w:comment>
  <w:comment w:id="346" w:author="David Odd" w:date="2022-02-18T13:03:00Z" w:initials="DO">
    <w:p w14:paraId="70FF0B43" w14:textId="77777777" w:rsidR="008811B8" w:rsidRDefault="008811B8" w:rsidP="00F827CF">
      <w:pPr>
        <w:pStyle w:val="CommentText"/>
      </w:pPr>
      <w:r>
        <w:rPr>
          <w:rStyle w:val="CommentReference"/>
        </w:rPr>
        <w:annotationRef/>
      </w:r>
      <w:r>
        <w:t>They will provide benefits to individuals; but we may not know which benefited?</w:t>
      </w:r>
    </w:p>
  </w:comment>
  <w:comment w:id="347" w:author="David Odd" w:date="2022-02-18T13:05:00Z" w:initials="DO">
    <w:p w14:paraId="3A45456B" w14:textId="77777777" w:rsidR="0037561A" w:rsidRDefault="0037561A" w:rsidP="00C07FC2">
      <w:pPr>
        <w:pStyle w:val="CommentText"/>
      </w:pPr>
      <w:r>
        <w:rPr>
          <w:rStyle w:val="CommentReference"/>
        </w:rPr>
        <w:annotationRef/>
      </w:r>
      <w:r>
        <w:t>Maybe, but we already record all this data. We're not talking about new data collection - just using what we have?</w:t>
      </w:r>
    </w:p>
  </w:comment>
  <w:comment w:id="348" w:author="Tom Gaunt" w:date="2022-02-18T15:40:00Z" w:initials="TG">
    <w:p w14:paraId="7B3E78A8" w14:textId="77777777" w:rsidR="002D47A3" w:rsidRDefault="002D47A3" w:rsidP="00844300">
      <w:r>
        <w:rPr>
          <w:rStyle w:val="CommentReference"/>
        </w:rPr>
        <w:annotationRef/>
      </w:r>
      <w:r>
        <w:rPr>
          <w:sz w:val="20"/>
          <w:szCs w:val="20"/>
        </w:rPr>
        <w:t>Is there any cost with missingness when you go to higher numbers of features? We are allowing features with up to 5% missingness, but collectively over 60 features this might mean there is complete data only in a minority of cases.</w:t>
      </w:r>
    </w:p>
  </w:comment>
  <w:comment w:id="351" w:author="Tom Gaunt" w:date="2022-02-18T15:43:00Z" w:initials="TG">
    <w:p w14:paraId="09287049" w14:textId="77777777" w:rsidR="002D47A3" w:rsidRDefault="002D47A3" w:rsidP="00502574">
      <w:r>
        <w:rPr>
          <w:rStyle w:val="CommentReference"/>
        </w:rPr>
        <w:annotationRef/>
      </w:r>
      <w:r>
        <w:rPr>
          <w:sz w:val="20"/>
          <w:szCs w:val="20"/>
        </w:rPr>
        <w:t>Also comment on explainability and familiarity for clinicians.</w:t>
      </w:r>
    </w:p>
  </w:comment>
  <w:comment w:id="352" w:author="Neil Pearce" w:date="2022-02-11T12:34:00Z" w:initials="NP">
    <w:p w14:paraId="3928A470" w14:textId="6F685305" w:rsidR="008D72D3" w:rsidRDefault="008D72D3">
      <w:pPr>
        <w:pStyle w:val="CommentText"/>
      </w:pPr>
      <w:r>
        <w:rPr>
          <w:rStyle w:val="CommentReference"/>
        </w:rPr>
        <w:annotationRef/>
      </w:r>
      <w:r>
        <w:t>Some of the above to me seem like discussion of limitations – eg physician preference and over fitting etc. &amp; I wonder if you need this first sentence &amp; could simply stating .We used a dataset …</w:t>
      </w:r>
    </w:p>
  </w:comment>
  <w:comment w:id="356" w:author="Neil Pearce" w:date="2022-02-11T12:35:00Z" w:initials="NP">
    <w:p w14:paraId="77E9385E" w14:textId="3E57D699" w:rsidR="008D72D3" w:rsidRDefault="008D72D3">
      <w:pPr>
        <w:pStyle w:val="CommentText"/>
      </w:pPr>
      <w:r>
        <w:rPr>
          <w:rStyle w:val="CommentReference"/>
        </w:rPr>
        <w:annotationRef/>
      </w:r>
      <w:r>
        <w:t>And then here ‘Although …</w:t>
      </w:r>
    </w:p>
  </w:comment>
  <w:comment w:id="357" w:author="Tom Gaunt" w:date="2022-02-18T15:44:00Z" w:initials="TG">
    <w:p w14:paraId="40631401" w14:textId="77777777" w:rsidR="00BE650C" w:rsidRDefault="00BE650C" w:rsidP="00AF6A96">
      <w:r>
        <w:rPr>
          <w:rStyle w:val="CommentReference"/>
        </w:rPr>
        <w:annotationRef/>
      </w:r>
      <w:r>
        <w:rPr>
          <w:sz w:val="20"/>
          <w:szCs w:val="20"/>
        </w:rPr>
        <w:t>Did you explore prediction with balanced data (downsampling non-cases)?</w:t>
      </w:r>
    </w:p>
  </w:comment>
  <w:comment w:id="361" w:author="Neil Pearce" w:date="2022-02-11T12:37:00Z" w:initials="NP">
    <w:p w14:paraId="13A3E1B5" w14:textId="34035057" w:rsidR="008D72D3" w:rsidRDefault="008D72D3">
      <w:pPr>
        <w:pStyle w:val="CommentText"/>
      </w:pPr>
      <w:r>
        <w:rPr>
          <w:rStyle w:val="CommentReference"/>
        </w:rPr>
        <w:annotationRef/>
      </w:r>
      <w:r>
        <w:t>Either remove finally OR remove whole sentence as you already mention need to explore external validation in different contexts</w:t>
      </w:r>
    </w:p>
    <w:p w14:paraId="273149DE" w14:textId="7AB2A84E" w:rsidR="008D72D3" w:rsidRDefault="00CF0E3A">
      <w:pPr>
        <w:pStyle w:val="CommentText"/>
      </w:pPr>
      <w:r>
        <w:t>Could combine the two so not repetitive</w:t>
      </w:r>
    </w:p>
    <w:p w14:paraId="1BA719F1" w14:textId="0C85E5A0" w:rsidR="008D72D3" w:rsidRDefault="008D72D3">
      <w:pPr>
        <w:pStyle w:val="CommentText"/>
      </w:pPr>
    </w:p>
  </w:comment>
  <w:comment w:id="364"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85" w:author="Neil Pearce" w:date="2022-02-11T12:42:00Z" w:initials="NP">
    <w:p w14:paraId="226B4856" w14:textId="582F5E02" w:rsidR="00CF0E3A" w:rsidRDefault="00CF0E3A">
      <w:pPr>
        <w:pStyle w:val="CommentText"/>
      </w:pPr>
      <w:r>
        <w:rPr>
          <w:rStyle w:val="CommentReference"/>
        </w:rPr>
        <w:annotationRef/>
      </w:r>
      <w:r>
        <w:t xml:space="preserve">Check to see if </w:t>
      </w:r>
      <w:r w:rsidR="0056277D">
        <w:t>need to have acknowledgements related to use of the CPP data otherwise remove htis</w:t>
      </w:r>
    </w:p>
  </w:comment>
  <w:comment w:id="386" w:author="David Odd" w:date="2022-02-17T17:52:00Z" w:initials="DO">
    <w:p w14:paraId="08D881C3" w14:textId="77777777" w:rsidR="00A83A88" w:rsidRDefault="00A83A88" w:rsidP="00933391">
      <w:pPr>
        <w:pStyle w:val="CommentText"/>
      </w:pPr>
      <w:r>
        <w:rPr>
          <w:rStyle w:val="CommentReference"/>
        </w:rPr>
        <w:annotationRef/>
      </w:r>
      <w:r>
        <w:t>Probably not; unless we want to thank the participants?</w:t>
      </w:r>
    </w:p>
  </w:comment>
  <w:comment w:id="396" w:author="Neil Pearce" w:date="2022-02-11T11:55:00Z" w:initials="NP">
    <w:p w14:paraId="38D6C1CA" w14:textId="74F6DCA5" w:rsidR="00394FA2" w:rsidRDefault="00394FA2">
      <w:pPr>
        <w:pStyle w:val="CommentText"/>
      </w:pPr>
      <w:r>
        <w:rPr>
          <w:rStyle w:val="CommentReference"/>
        </w:rPr>
        <w:annotationRef/>
      </w:r>
      <w:r>
        <w:t xml:space="preserve">This to me highlights problems with p-values to me 16% vs 11% employed seems potentially important </w:t>
      </w:r>
    </w:p>
  </w:comment>
  <w:comment w:id="397" w:author="Neil Pearce" w:date="2022-02-11T12:05:00Z" w:initials="NP">
    <w:p w14:paraId="19DD6A03" w14:textId="0CA64085" w:rsidR="00A567F4" w:rsidRDefault="00A567F4">
      <w:pPr>
        <w:pStyle w:val="CommentText"/>
      </w:pPr>
      <w:r>
        <w:rPr>
          <w:rStyle w:val="CommentReference"/>
        </w:rPr>
        <w:annotationRef/>
      </w:r>
      <w:r>
        <w:t>This also looks  important diffrence</w:t>
      </w:r>
    </w:p>
  </w:comment>
  <w:comment w:id="398" w:author="Neil Pearce" w:date="2022-02-11T12:07:00Z" w:initials="NP">
    <w:p w14:paraId="7774D6BB" w14:textId="585EAA5C" w:rsidR="00A567F4" w:rsidRDefault="00A567F4">
      <w:pPr>
        <w:pStyle w:val="CommentText"/>
      </w:pPr>
      <w:r>
        <w:rPr>
          <w:rStyle w:val="CommentReference"/>
        </w:rPr>
        <w:annotationRef/>
      </w:r>
    </w:p>
  </w:comment>
  <w:comment w:id="399" w:author="Neil Pearce" w:date="2022-02-11T12:07:00Z" w:initials="NP">
    <w:p w14:paraId="17C07A79" w14:textId="5969927F" w:rsidR="00A567F4" w:rsidRDefault="00A567F4">
      <w:pPr>
        <w:pStyle w:val="CommentText"/>
      </w:pPr>
      <w:r>
        <w:rPr>
          <w:rStyle w:val="CommentReference"/>
        </w:rPr>
        <w:annotationRef/>
      </w:r>
      <w:r>
        <w:t>And this</w:t>
      </w:r>
    </w:p>
  </w:comment>
  <w:comment w:id="401" w:author="Neil Pearce" w:date="2022-02-11T12:14:00Z" w:initials="NP">
    <w:p w14:paraId="5DB3E754" w14:textId="3886B5B0" w:rsidR="00073142" w:rsidRDefault="00073142">
      <w:pPr>
        <w:pStyle w:val="CommentText"/>
      </w:pPr>
      <w:r>
        <w:rPr>
          <w:rStyle w:val="CommentReference"/>
        </w:rPr>
        <w:annotationRef/>
      </w:r>
      <w:r>
        <w:t xml:space="preserve">Its one mesure and its just birth wiehgh so’growth measures’ .. plural makes no sense </w:t>
      </w:r>
    </w:p>
  </w:comment>
  <w:comment w:id="406" w:author="Tom Gaunt" w:date="2022-02-18T15:48:00Z" w:initials="TG">
    <w:p w14:paraId="6FD8E4AB" w14:textId="77777777" w:rsidR="00BE650C" w:rsidRDefault="00BE650C" w:rsidP="00D607B7">
      <w:r>
        <w:rPr>
          <w:rStyle w:val="CommentReference"/>
        </w:rPr>
        <w:annotationRef/>
      </w:r>
      <w:r>
        <w:rPr>
          <w:sz w:val="20"/>
          <w:szCs w:val="20"/>
        </w:rPr>
        <w:t>See Deborah’s point above</w:t>
      </w:r>
    </w:p>
  </w:comment>
  <w:comment w:id="418" w:author="Neil Pearce" w:date="2022-02-11T11:39:00Z" w:initials="NP">
    <w:p w14:paraId="20A28D49" w14:textId="6EC956F3" w:rsidR="00C81677" w:rsidRDefault="00C81677">
      <w:pPr>
        <w:pStyle w:val="CommentText"/>
      </w:pPr>
      <w:r>
        <w:rPr>
          <w:rStyle w:val="CommentReference"/>
        </w:rPr>
        <w:annotationRef/>
      </w:r>
      <w:r>
        <w:t>See above about explinaing what L1 and L2 are – here as well as above – in footnote so table stands alone</w:t>
      </w:r>
    </w:p>
  </w:comment>
  <w:comment w:id="419"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420" w:author="Tom Gaunt" w:date="2022-02-18T15:50:00Z" w:initials="TG">
    <w:p w14:paraId="65023A9A" w14:textId="77777777" w:rsidR="007D6437" w:rsidRDefault="007D6437" w:rsidP="00D44A6B">
      <w:r>
        <w:rPr>
          <w:rStyle w:val="CommentReference"/>
        </w:rPr>
        <w:annotationRef/>
      </w:r>
      <w:r>
        <w:rPr>
          <w:sz w:val="20"/>
          <w:szCs w:val="20"/>
        </w:rPr>
        <w:t>Can’t you just reverse the rankings? So feature N becomes 1 and feature 1 becomes N (i.e. corrected_rank = N - RFE_rank)</w:t>
      </w:r>
    </w:p>
  </w:comment>
  <w:comment w:id="421" w:author="Matt Lyon" w:date="2022-01-21T09:42:00Z" w:initials="ML">
    <w:p w14:paraId="6D90B5C0" w14:textId="218F1F2E" w:rsidR="00DB77C4" w:rsidRDefault="00DB77C4">
      <w:pPr>
        <w:pStyle w:val="CommentText"/>
      </w:pPr>
      <w:r>
        <w:rPr>
          <w:rStyle w:val="CommentReference"/>
        </w:rPr>
        <w:annotationRef/>
      </w:r>
      <w:r>
        <w:t>TODO</w:t>
      </w:r>
    </w:p>
  </w:comment>
  <w:comment w:id="422" w:author="David Odd" w:date="2022-02-17T17:56:00Z" w:initials="DO">
    <w:p w14:paraId="020F0D6E" w14:textId="77777777" w:rsidR="009F6895" w:rsidRDefault="003E1ABF" w:rsidP="00CA0724">
      <w:pPr>
        <w:pStyle w:val="CommentText"/>
      </w:pPr>
      <w:r>
        <w:rPr>
          <w:rStyle w:val="CommentReference"/>
        </w:rPr>
        <w:annotationRef/>
      </w:r>
      <w:r w:rsidR="009F6895">
        <w:t xml:space="preserve">This is a fair bit of work as we coded the place of the data-point, if it was ordinal/categorical, and when the data was collected (which tool long enough) - but the names we used were variable in their quality and if we do this we might need to go back and find them in the scabbed data collection PDF manual (e.g. it might be "Radiological Examination during pregnancy" with codes 0,1,2,3 and 9 for different Ix (all coded elsew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400DE9A" w15:done="0"/>
  <w15:commentEx w15:paraId="6E010741" w15:done="0"/>
  <w15:commentEx w15:paraId="07B49B42" w15:done="0"/>
  <w15:commentEx w15:paraId="44D52EB4" w15:paraIdParent="07B49B42" w15:done="0"/>
  <w15:commentEx w15:paraId="7B860784" w15:done="0"/>
  <w15:commentEx w15:paraId="2D155735" w15:done="0"/>
  <w15:commentEx w15:paraId="7D04328A" w15:done="0"/>
  <w15:commentEx w15:paraId="0328F14E" w15:done="0"/>
  <w15:commentEx w15:paraId="3FF521BB" w15:done="0"/>
  <w15:commentEx w15:paraId="082A55F2" w15:done="0"/>
  <w15:commentEx w15:paraId="7C8835D5" w15:paraIdParent="082A55F2" w15:done="0"/>
  <w15:commentEx w15:paraId="6CD5142B" w15:done="0"/>
  <w15:commentEx w15:paraId="50626AD5" w15:done="0"/>
  <w15:commentEx w15:paraId="704C9412" w15:paraIdParent="50626AD5" w15:done="0"/>
  <w15:commentEx w15:paraId="189C5614" w15:done="0"/>
  <w15:commentEx w15:paraId="09AA7605" w15:paraIdParent="189C5614" w15:done="0"/>
  <w15:commentEx w15:paraId="2F32E372" w15:paraIdParent="189C5614" w15:done="0"/>
  <w15:commentEx w15:paraId="5793D8F6" w15:paraIdParent="189C5614" w15:done="0"/>
  <w15:commentEx w15:paraId="66B1856A" w15:done="0"/>
  <w15:commentEx w15:paraId="6388C116" w15:done="0"/>
  <w15:commentEx w15:paraId="5E2EC1DE" w15:done="0"/>
  <w15:commentEx w15:paraId="669034FF" w15:done="0"/>
  <w15:commentEx w15:paraId="4DB8C76D" w15:done="0"/>
  <w15:commentEx w15:paraId="4E16A32C" w15:done="0"/>
  <w15:commentEx w15:paraId="1ACEF825" w15:paraIdParent="4E16A32C" w15:done="0"/>
  <w15:commentEx w15:paraId="2976CAB5" w15:done="0"/>
  <w15:commentEx w15:paraId="0A169C04" w15:done="0"/>
  <w15:commentEx w15:paraId="454D9109" w15:done="0"/>
  <w15:commentEx w15:paraId="6BB2C8EB" w15:paraIdParent="454D9109" w15:done="0"/>
  <w15:commentEx w15:paraId="1EF05956" w15:done="0"/>
  <w15:commentEx w15:paraId="7725585C" w15:done="0"/>
  <w15:commentEx w15:paraId="7D99B1E7" w15:paraIdParent="7725585C" w15:done="0"/>
  <w15:commentEx w15:paraId="1BB70B67" w15:paraIdParent="7725585C" w15:done="0"/>
  <w15:commentEx w15:paraId="28E33CC9" w15:done="0"/>
  <w15:commentEx w15:paraId="13E2F080" w15:done="0"/>
  <w15:commentEx w15:paraId="70FF0B43" w15:done="0"/>
  <w15:commentEx w15:paraId="3A45456B" w15:done="0"/>
  <w15:commentEx w15:paraId="7B3E78A8" w15:paraIdParent="3A45456B" w15:done="0"/>
  <w15:commentEx w15:paraId="09287049" w15:done="0"/>
  <w15:commentEx w15:paraId="3928A470" w15:done="0"/>
  <w15:commentEx w15:paraId="77E9385E" w15:done="0"/>
  <w15:commentEx w15:paraId="40631401" w15:done="0"/>
  <w15:commentEx w15:paraId="1BA719F1" w15:done="0"/>
  <w15:commentEx w15:paraId="058ACD15" w15:done="0"/>
  <w15:commentEx w15:paraId="226B4856" w15:done="0"/>
  <w15:commentEx w15:paraId="08D881C3" w15:paraIdParent="226B4856" w15:done="0"/>
  <w15:commentEx w15:paraId="38D6C1CA" w15:done="0"/>
  <w15:commentEx w15:paraId="19DD6A03" w15:done="0"/>
  <w15:commentEx w15:paraId="7774D6BB" w15:done="0"/>
  <w15:commentEx w15:paraId="17C07A79" w15:paraIdParent="7774D6BB" w15:done="0"/>
  <w15:commentEx w15:paraId="5DB3E754" w15:done="0"/>
  <w15:commentEx w15:paraId="6FD8E4AB" w15:done="0"/>
  <w15:commentEx w15:paraId="20A28D49" w15:done="0"/>
  <w15:commentEx w15:paraId="16DD39D8" w15:done="0"/>
  <w15:commentEx w15:paraId="65023A9A" w15:paraIdParent="16DD39D8" w15:done="0"/>
  <w15:commentEx w15:paraId="6D90B5C0" w15:done="0"/>
  <w15:commentEx w15:paraId="020F0D6E" w15:paraIdParent="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BA3038" w16cex:dateUtc="2022-02-18T14:48:00Z"/>
  <w16cex:commentExtensible w16cex:durableId="25B0C093" w16cex:dateUtc="2022-02-11T11:01:00Z"/>
  <w16cex:commentExtensible w16cex:durableId="25BA3338" w16cex:dateUtc="2022-02-18T15:01:00Z"/>
  <w16cex:commentExtensible w16cex:durableId="25BA33E1" w16cex:dateUtc="2022-02-18T15:04:00Z"/>
  <w16cex:commentExtensible w16cex:durableId="25B4D230" w16cex:dateUtc="2022-02-14T13:05:00Z"/>
  <w16cex:commentExtensible w16cex:durableId="25B4D2D2" w16cex:dateUtc="2022-02-14T13:08:00Z"/>
  <w16cex:commentExtensible w16cex:durableId="25A391D6" w16cex:dateUtc="2022-02-01T11:02:00Z"/>
  <w16cex:commentExtensible w16cex:durableId="25B0C457" w16cex:dateUtc="2022-02-11T11:17:00Z"/>
  <w16cex:commentExtensible w16cex:durableId="25B0C726" w16cex:dateUtc="2022-02-11T11:29:00Z"/>
  <w16cex:commentExtensible w16cex:durableId="25B0C79A" w16cex:dateUtc="2022-02-11T11:31:00Z"/>
  <w16cex:commentExtensible w16cex:durableId="25BA3624" w16cex:dateUtc="2022-02-18T15:13:00Z"/>
  <w16cex:commentExtensible w16cex:durableId="25BA3757" w16cex:dateUtc="2022-02-18T15:18: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5B908A2" w16cex:dateUtc="2022-02-17T17:47:00Z"/>
  <w16cex:commentExtensible w16cex:durableId="25BA37CB" w16cex:dateUtc="2022-02-18T15:20:00Z"/>
  <w16cex:commentExtensible w16cex:durableId="25BA382D" w16cex:dateUtc="2022-02-18T15:22:00Z"/>
  <w16cex:commentExtensible w16cex:durableId="25BA38A3" w16cex:dateUtc="2022-02-18T15:24:00Z"/>
  <w16cex:commentExtensible w16cex:durableId="25B0C9BD" w16cex:dateUtc="2022-02-11T11:40:00Z"/>
  <w16cex:commentExtensible w16cex:durableId="25B0C9DB" w16cex:dateUtc="2022-02-11T11:41:00Z"/>
  <w16cex:commentExtensible w16cex:durableId="25BA3A2C" w16cex:dateUtc="2022-02-18T15:30:00Z"/>
  <w16cex:commentExtensible w16cex:durableId="25B0CA6A" w16cex:dateUtc="2022-02-11T11:43:00Z"/>
  <w16cex:commentExtensible w16cex:durableId="25BA1304" w16cex:dateUtc="2022-02-18T12:43:00Z"/>
  <w16cex:commentExtensible w16cex:durableId="25B0CAEA" w16cex:dateUtc="2022-02-11T11:45:00Z"/>
  <w16cex:commentExtensible w16cex:durableId="25BA3B0D" w16cex:dateUtc="2022-02-18T15:34:00Z"/>
  <w16cex:commentExtensible w16cex:durableId="24206922" w16cex:dateUtc="2021-04-13T18:01:00Z"/>
  <w16cex:commentExtensible w16cex:durableId="25A23014" w16cex:dateUtc="2022-01-31T09:53:00Z"/>
  <w16cex:commentExtensible w16cex:durableId="25BA3B4F" w16cex:dateUtc="2022-02-18T15:35:00Z"/>
  <w16cex:commentExtensible w16cex:durableId="25A3C9EF" w16cex:dateUtc="2022-02-01T15:02:00Z"/>
  <w16cex:commentExtensible w16cex:durableId="25B0D4C0" w16cex:dateUtc="2022-02-11T12:27:00Z"/>
  <w16cex:commentExtensible w16cex:durableId="25BA3C0B" w16cex:dateUtc="2022-02-18T15:38:00Z"/>
  <w16cex:commentExtensible w16cex:durableId="25B0D4F4" w16cex:dateUtc="2022-02-11T12:28:00Z"/>
  <w16cex:commentExtensible w16cex:durableId="25B0D612" w16cex:dateUtc="2022-02-11T12:33:00Z"/>
  <w16cex:commentExtensible w16cex:durableId="25BA1796" w16cex:dateUtc="2022-02-18T13:03:00Z"/>
  <w16cex:commentExtensible w16cex:durableId="25BA1802" w16cex:dateUtc="2022-02-18T13:05:00Z"/>
  <w16cex:commentExtensible w16cex:durableId="25BA3C8B" w16cex:dateUtc="2022-02-18T15:40:00Z"/>
  <w16cex:commentExtensible w16cex:durableId="25BA3D05" w16cex:dateUtc="2022-02-18T15:43:00Z"/>
  <w16cex:commentExtensible w16cex:durableId="25B0D669" w16cex:dateUtc="2022-02-11T12:34:00Z"/>
  <w16cex:commentExtensible w16cex:durableId="25B0D6AB" w16cex:dateUtc="2022-02-11T12:35:00Z"/>
  <w16cex:commentExtensible w16cex:durableId="25BA3D69" w16cex:dateUtc="2022-02-18T15:44:00Z"/>
  <w16cex:commentExtensible w16cex:durableId="25B0D6ED" w16cex:dateUtc="2022-02-11T12:37:00Z"/>
  <w16cex:commentExtensible w16cex:durableId="237B1B4D" w16cex:dateUtc="2020-12-09T09:45:00Z"/>
  <w16cex:commentExtensible w16cex:durableId="25B0D83D" w16cex:dateUtc="2022-02-11T12:42:00Z"/>
  <w16cex:commentExtensible w16cex:durableId="25B909D1" w16cex:dateUtc="2022-02-17T17:52:00Z"/>
  <w16cex:commentExtensible w16cex:durableId="25B0CD19" w16cex:dateUtc="2022-02-11T11:55:00Z"/>
  <w16cex:commentExtensible w16cex:durableId="25B0CF9E" w16cex:dateUtc="2022-02-11T12:05:00Z"/>
  <w16cex:commentExtensible w16cex:durableId="25B0CFEC" w16cex:dateUtc="2022-02-11T12:07:00Z"/>
  <w16cex:commentExtensible w16cex:durableId="25B0CFEE" w16cex:dateUtc="2022-02-11T12:07:00Z"/>
  <w16cex:commentExtensible w16cex:durableId="25B0D1A6" w16cex:dateUtc="2022-02-11T12:14:00Z"/>
  <w16cex:commentExtensible w16cex:durableId="25BA3E4B" w16cex:dateUtc="2022-02-18T15:48:00Z"/>
  <w16cex:commentExtensible w16cex:durableId="25B0C977" w16cex:dateUtc="2022-02-11T11:39:00Z"/>
  <w16cex:commentExtensible w16cex:durableId="25A222C3" w16cex:dateUtc="2022-01-31T08:56:00Z"/>
  <w16cex:commentExtensible w16cex:durableId="25BA3ED6" w16cex:dateUtc="2022-02-18T15:50:00Z"/>
  <w16cex:commentExtensible w16cex:durableId="2594FE69" w16cex:dateUtc="2022-01-21T09:42:00Z"/>
  <w16cex:commentExtensible w16cex:durableId="25B90AB5" w16cex:dateUtc="2022-02-17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400DE9A" w16cid:durableId="25BA3038"/>
  <w16cid:commentId w16cid:paraId="6E010741" w16cid:durableId="25B0C093"/>
  <w16cid:commentId w16cid:paraId="07B49B42" w16cid:durableId="25BA3338"/>
  <w16cid:commentId w16cid:paraId="44D52EB4" w16cid:durableId="25BA33E1"/>
  <w16cid:commentId w16cid:paraId="7B860784" w16cid:durableId="25B4D230"/>
  <w16cid:commentId w16cid:paraId="2D155735" w16cid:durableId="25B4D2D2"/>
  <w16cid:commentId w16cid:paraId="7D04328A" w16cid:durableId="25A391D6"/>
  <w16cid:commentId w16cid:paraId="0328F14E" w16cid:durableId="25B0C457"/>
  <w16cid:commentId w16cid:paraId="3FF521BB" w16cid:durableId="25B0C726"/>
  <w16cid:commentId w16cid:paraId="082A55F2" w16cid:durableId="25B0C79A"/>
  <w16cid:commentId w16cid:paraId="7C8835D5" w16cid:durableId="25BA3624"/>
  <w16cid:commentId w16cid:paraId="6CD5142B" w16cid:durableId="25BA3757"/>
  <w16cid:commentId w16cid:paraId="50626AD5" w16cid:durableId="241FFB87"/>
  <w16cid:commentId w16cid:paraId="704C9412" w16cid:durableId="25955BBE"/>
  <w16cid:commentId w16cid:paraId="189C5614" w16cid:durableId="241888C9"/>
  <w16cid:commentId w16cid:paraId="09AA7605" w16cid:durableId="25A23001"/>
  <w16cid:commentId w16cid:paraId="2F32E372" w16cid:durableId="25B908A2"/>
  <w16cid:commentId w16cid:paraId="5793D8F6" w16cid:durableId="25BA37CB"/>
  <w16cid:commentId w16cid:paraId="66B1856A" w16cid:durableId="25BA382D"/>
  <w16cid:commentId w16cid:paraId="6388C116" w16cid:durableId="25BA38A3"/>
  <w16cid:commentId w16cid:paraId="5E2EC1DE" w16cid:durableId="25B0C9BD"/>
  <w16cid:commentId w16cid:paraId="669034FF" w16cid:durableId="25B0C9DB"/>
  <w16cid:commentId w16cid:paraId="4DB8C76D" w16cid:durableId="25BA3A2C"/>
  <w16cid:commentId w16cid:paraId="4E16A32C" w16cid:durableId="25B0CA6A"/>
  <w16cid:commentId w16cid:paraId="1ACEF825" w16cid:durableId="25BA1304"/>
  <w16cid:commentId w16cid:paraId="2976CAB5" w16cid:durableId="25B0CAEA"/>
  <w16cid:commentId w16cid:paraId="0A169C04" w16cid:durableId="25BA3B0D"/>
  <w16cid:commentId w16cid:paraId="454D9109" w16cid:durableId="24206922"/>
  <w16cid:commentId w16cid:paraId="6BB2C8EB" w16cid:durableId="25A23014"/>
  <w16cid:commentId w16cid:paraId="1EF05956" w16cid:durableId="25BA3B4F"/>
  <w16cid:commentId w16cid:paraId="7725585C" w16cid:durableId="25A3C9EF"/>
  <w16cid:commentId w16cid:paraId="7D99B1E7" w16cid:durableId="25B0D4C0"/>
  <w16cid:commentId w16cid:paraId="1BB70B67" w16cid:durableId="25BA3C0B"/>
  <w16cid:commentId w16cid:paraId="28E33CC9" w16cid:durableId="25B0D4F4"/>
  <w16cid:commentId w16cid:paraId="13E2F080" w16cid:durableId="25B0D612"/>
  <w16cid:commentId w16cid:paraId="70FF0B43" w16cid:durableId="25BA1796"/>
  <w16cid:commentId w16cid:paraId="3A45456B" w16cid:durableId="25BA1802"/>
  <w16cid:commentId w16cid:paraId="7B3E78A8" w16cid:durableId="25BA3C8B"/>
  <w16cid:commentId w16cid:paraId="09287049" w16cid:durableId="25BA3D05"/>
  <w16cid:commentId w16cid:paraId="3928A470" w16cid:durableId="25B0D669"/>
  <w16cid:commentId w16cid:paraId="77E9385E" w16cid:durableId="25B0D6AB"/>
  <w16cid:commentId w16cid:paraId="40631401" w16cid:durableId="25BA3D69"/>
  <w16cid:commentId w16cid:paraId="1BA719F1" w16cid:durableId="25B0D6ED"/>
  <w16cid:commentId w16cid:paraId="058ACD15" w16cid:durableId="237B1B4D"/>
  <w16cid:commentId w16cid:paraId="226B4856" w16cid:durableId="25B0D83D"/>
  <w16cid:commentId w16cid:paraId="08D881C3" w16cid:durableId="25B909D1"/>
  <w16cid:commentId w16cid:paraId="38D6C1CA" w16cid:durableId="25B0CD19"/>
  <w16cid:commentId w16cid:paraId="19DD6A03" w16cid:durableId="25B0CF9E"/>
  <w16cid:commentId w16cid:paraId="7774D6BB" w16cid:durableId="25B0CFEC"/>
  <w16cid:commentId w16cid:paraId="17C07A79" w16cid:durableId="25B0CFEE"/>
  <w16cid:commentId w16cid:paraId="5DB3E754" w16cid:durableId="25B0D1A6"/>
  <w16cid:commentId w16cid:paraId="6FD8E4AB" w16cid:durableId="25BA3E4B"/>
  <w16cid:commentId w16cid:paraId="20A28D49" w16cid:durableId="25B0C977"/>
  <w16cid:commentId w16cid:paraId="16DD39D8" w16cid:durableId="25A222C3"/>
  <w16cid:commentId w16cid:paraId="65023A9A" w16cid:durableId="25BA3ED6"/>
  <w16cid:commentId w16cid:paraId="6D90B5C0" w16cid:durableId="2594FE69"/>
  <w16cid:commentId w16cid:paraId="020F0D6E" w16cid:durableId="25B90A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8F27F" w14:textId="77777777" w:rsidR="00147D32" w:rsidRDefault="00147D32" w:rsidP="006B32F3">
      <w:r>
        <w:separator/>
      </w:r>
    </w:p>
  </w:endnote>
  <w:endnote w:type="continuationSeparator" w:id="0">
    <w:p w14:paraId="05DF2045" w14:textId="77777777" w:rsidR="00147D32" w:rsidRDefault="00147D32"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CC302" w14:textId="77777777" w:rsidR="00147D32" w:rsidRDefault="00147D32" w:rsidP="006B32F3">
      <w:r>
        <w:separator/>
      </w:r>
    </w:p>
  </w:footnote>
  <w:footnote w:type="continuationSeparator" w:id="0">
    <w:p w14:paraId="00982153" w14:textId="77777777" w:rsidR="00147D32" w:rsidRDefault="00147D32"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3"/>
  </w:num>
  <w:num w:numId="4">
    <w:abstractNumId w:val="7"/>
  </w:num>
  <w:num w:numId="5">
    <w:abstractNumId w:val="25"/>
  </w:num>
  <w:num w:numId="6">
    <w:abstractNumId w:val="5"/>
  </w:num>
  <w:num w:numId="7">
    <w:abstractNumId w:val="0"/>
  </w:num>
  <w:num w:numId="8">
    <w:abstractNumId w:val="8"/>
  </w:num>
  <w:num w:numId="9">
    <w:abstractNumId w:val="23"/>
  </w:num>
  <w:num w:numId="10">
    <w:abstractNumId w:val="16"/>
  </w:num>
  <w:num w:numId="11">
    <w:abstractNumId w:val="13"/>
  </w:num>
  <w:num w:numId="12">
    <w:abstractNumId w:val="17"/>
  </w:num>
  <w:num w:numId="13">
    <w:abstractNumId w:val="10"/>
  </w:num>
  <w:num w:numId="14">
    <w:abstractNumId w:val="2"/>
  </w:num>
  <w:num w:numId="15">
    <w:abstractNumId w:val="9"/>
  </w:num>
  <w:num w:numId="16">
    <w:abstractNumId w:val="22"/>
  </w:num>
  <w:num w:numId="17">
    <w:abstractNumId w:val="20"/>
  </w:num>
  <w:num w:numId="18">
    <w:abstractNumId w:val="11"/>
  </w:num>
  <w:num w:numId="19">
    <w:abstractNumId w:val="14"/>
  </w:num>
  <w:num w:numId="20">
    <w:abstractNumId w:val="21"/>
  </w:num>
  <w:num w:numId="21">
    <w:abstractNumId w:val="15"/>
  </w:num>
  <w:num w:numId="22">
    <w:abstractNumId w:val="4"/>
  </w:num>
  <w:num w:numId="23">
    <w:abstractNumId w:val="19"/>
  </w:num>
  <w:num w:numId="24">
    <w:abstractNumId w:val="6"/>
  </w:num>
  <w:num w:numId="25">
    <w:abstractNumId w:val="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Tom Gaunt">
    <w15:presenceInfo w15:providerId="AD" w15:userId="S::eptrg@bristol.ac.uk::5609eb99-96bb-460f-828d-e6a1bc3ee9f8"/>
  </w15:person>
  <w15:person w15:author="David Odd">
    <w15:presenceInfo w15:providerId="None" w15:userId="David Odd"/>
  </w15:person>
  <w15:person w15:author="Neil Pearce">
    <w15:presenceInfo w15:providerId="AD" w15:userId="S::emsunpea@lshtm.ac.uk::611a5499-188d-40c6-b378-19dd6f4d9e6a"/>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72"/>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0FE5"/>
    <w:rsid w:val="00021386"/>
    <w:rsid w:val="00021560"/>
    <w:rsid w:val="00022C04"/>
    <w:rsid w:val="000233B4"/>
    <w:rsid w:val="00023DB6"/>
    <w:rsid w:val="00023DD7"/>
    <w:rsid w:val="0002402E"/>
    <w:rsid w:val="0002409F"/>
    <w:rsid w:val="000248DC"/>
    <w:rsid w:val="00024A6D"/>
    <w:rsid w:val="000254DB"/>
    <w:rsid w:val="0002606C"/>
    <w:rsid w:val="00026B55"/>
    <w:rsid w:val="00026E87"/>
    <w:rsid w:val="0002729B"/>
    <w:rsid w:val="00027C5B"/>
    <w:rsid w:val="00031E96"/>
    <w:rsid w:val="00032887"/>
    <w:rsid w:val="00032A0D"/>
    <w:rsid w:val="00033649"/>
    <w:rsid w:val="00034012"/>
    <w:rsid w:val="000340FB"/>
    <w:rsid w:val="00034A84"/>
    <w:rsid w:val="00034B72"/>
    <w:rsid w:val="00035F82"/>
    <w:rsid w:val="0003641A"/>
    <w:rsid w:val="000374F5"/>
    <w:rsid w:val="00037857"/>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5E"/>
    <w:rsid w:val="000704ED"/>
    <w:rsid w:val="00070E8B"/>
    <w:rsid w:val="000711C1"/>
    <w:rsid w:val="000719C8"/>
    <w:rsid w:val="00071E2D"/>
    <w:rsid w:val="00071E6A"/>
    <w:rsid w:val="00071F37"/>
    <w:rsid w:val="00072EAC"/>
    <w:rsid w:val="00073142"/>
    <w:rsid w:val="00074315"/>
    <w:rsid w:val="0007448A"/>
    <w:rsid w:val="00074B32"/>
    <w:rsid w:val="00074CE0"/>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A59"/>
    <w:rsid w:val="00090E50"/>
    <w:rsid w:val="0009136E"/>
    <w:rsid w:val="00092982"/>
    <w:rsid w:val="00092B67"/>
    <w:rsid w:val="00092DE4"/>
    <w:rsid w:val="00093E29"/>
    <w:rsid w:val="00094198"/>
    <w:rsid w:val="00094F52"/>
    <w:rsid w:val="000951A4"/>
    <w:rsid w:val="00095711"/>
    <w:rsid w:val="00095908"/>
    <w:rsid w:val="00096A82"/>
    <w:rsid w:val="00096C25"/>
    <w:rsid w:val="000A0222"/>
    <w:rsid w:val="000A19EC"/>
    <w:rsid w:val="000A1C6E"/>
    <w:rsid w:val="000A1E1A"/>
    <w:rsid w:val="000A20D2"/>
    <w:rsid w:val="000A2BD1"/>
    <w:rsid w:val="000A4C53"/>
    <w:rsid w:val="000A4FA4"/>
    <w:rsid w:val="000A529D"/>
    <w:rsid w:val="000A56D1"/>
    <w:rsid w:val="000A5C52"/>
    <w:rsid w:val="000A5FE7"/>
    <w:rsid w:val="000A653D"/>
    <w:rsid w:val="000A693F"/>
    <w:rsid w:val="000A6FE0"/>
    <w:rsid w:val="000A7735"/>
    <w:rsid w:val="000B0095"/>
    <w:rsid w:val="000B05B1"/>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6D2"/>
    <w:rsid w:val="000C06F4"/>
    <w:rsid w:val="000C07A4"/>
    <w:rsid w:val="000C3100"/>
    <w:rsid w:val="000C312D"/>
    <w:rsid w:val="000C4285"/>
    <w:rsid w:val="000C42C7"/>
    <w:rsid w:val="000C4608"/>
    <w:rsid w:val="000C4915"/>
    <w:rsid w:val="000C6E46"/>
    <w:rsid w:val="000C79C5"/>
    <w:rsid w:val="000C7D15"/>
    <w:rsid w:val="000C7D41"/>
    <w:rsid w:val="000C7E1A"/>
    <w:rsid w:val="000D000B"/>
    <w:rsid w:val="000D00D0"/>
    <w:rsid w:val="000D1786"/>
    <w:rsid w:val="000D1C15"/>
    <w:rsid w:val="000D1D55"/>
    <w:rsid w:val="000D1EC9"/>
    <w:rsid w:val="000D39B8"/>
    <w:rsid w:val="000D3EDF"/>
    <w:rsid w:val="000D4320"/>
    <w:rsid w:val="000D467D"/>
    <w:rsid w:val="000D4899"/>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6406"/>
    <w:rsid w:val="000E6F79"/>
    <w:rsid w:val="000E7D54"/>
    <w:rsid w:val="000E7FCD"/>
    <w:rsid w:val="000F01A0"/>
    <w:rsid w:val="000F1829"/>
    <w:rsid w:val="000F207C"/>
    <w:rsid w:val="000F27E0"/>
    <w:rsid w:val="000F311D"/>
    <w:rsid w:val="000F3534"/>
    <w:rsid w:val="000F3E4E"/>
    <w:rsid w:val="000F4D77"/>
    <w:rsid w:val="000F4F13"/>
    <w:rsid w:val="000F63DC"/>
    <w:rsid w:val="000F67F9"/>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3E87"/>
    <w:rsid w:val="001151CC"/>
    <w:rsid w:val="00115E0D"/>
    <w:rsid w:val="001168CC"/>
    <w:rsid w:val="001176E2"/>
    <w:rsid w:val="0012020D"/>
    <w:rsid w:val="00120530"/>
    <w:rsid w:val="00120586"/>
    <w:rsid w:val="00120BD8"/>
    <w:rsid w:val="00121C8A"/>
    <w:rsid w:val="00121CF4"/>
    <w:rsid w:val="00123033"/>
    <w:rsid w:val="00123671"/>
    <w:rsid w:val="0012374E"/>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46BA2"/>
    <w:rsid w:val="00147D32"/>
    <w:rsid w:val="00150CDE"/>
    <w:rsid w:val="0015142C"/>
    <w:rsid w:val="001518D8"/>
    <w:rsid w:val="00151A3A"/>
    <w:rsid w:val="00151DC1"/>
    <w:rsid w:val="00152837"/>
    <w:rsid w:val="00152ED0"/>
    <w:rsid w:val="00153E96"/>
    <w:rsid w:val="001541F4"/>
    <w:rsid w:val="001549C8"/>
    <w:rsid w:val="00154A77"/>
    <w:rsid w:val="001567BD"/>
    <w:rsid w:val="001567FD"/>
    <w:rsid w:val="00156A17"/>
    <w:rsid w:val="00156FE4"/>
    <w:rsid w:val="0015770C"/>
    <w:rsid w:val="00157C1A"/>
    <w:rsid w:val="00160CCE"/>
    <w:rsid w:val="00160F0D"/>
    <w:rsid w:val="0016120E"/>
    <w:rsid w:val="001636A3"/>
    <w:rsid w:val="00163D50"/>
    <w:rsid w:val="00163DBA"/>
    <w:rsid w:val="001646CD"/>
    <w:rsid w:val="001649EC"/>
    <w:rsid w:val="00164C38"/>
    <w:rsid w:val="00164F55"/>
    <w:rsid w:val="0016535A"/>
    <w:rsid w:val="001667BB"/>
    <w:rsid w:val="001679C8"/>
    <w:rsid w:val="00167E84"/>
    <w:rsid w:val="00171053"/>
    <w:rsid w:val="00171072"/>
    <w:rsid w:val="00171EBC"/>
    <w:rsid w:val="00171F02"/>
    <w:rsid w:val="00172234"/>
    <w:rsid w:val="001723E0"/>
    <w:rsid w:val="001731E4"/>
    <w:rsid w:val="001744CF"/>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6FD"/>
    <w:rsid w:val="001F2E57"/>
    <w:rsid w:val="001F3B96"/>
    <w:rsid w:val="001F453C"/>
    <w:rsid w:val="001F4562"/>
    <w:rsid w:val="001F49CB"/>
    <w:rsid w:val="001F5909"/>
    <w:rsid w:val="001F5EE5"/>
    <w:rsid w:val="001F6AB4"/>
    <w:rsid w:val="001F72CA"/>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20EA"/>
    <w:rsid w:val="00212252"/>
    <w:rsid w:val="002130AF"/>
    <w:rsid w:val="002155DA"/>
    <w:rsid w:val="00215F3D"/>
    <w:rsid w:val="00217233"/>
    <w:rsid w:val="00217BF1"/>
    <w:rsid w:val="002206B9"/>
    <w:rsid w:val="00220AD1"/>
    <w:rsid w:val="0022138C"/>
    <w:rsid w:val="00222E22"/>
    <w:rsid w:val="00223656"/>
    <w:rsid w:val="00225353"/>
    <w:rsid w:val="002258F2"/>
    <w:rsid w:val="0022661B"/>
    <w:rsid w:val="00226DA4"/>
    <w:rsid w:val="00227105"/>
    <w:rsid w:val="002273D4"/>
    <w:rsid w:val="00227E20"/>
    <w:rsid w:val="0023025A"/>
    <w:rsid w:val="00231C9A"/>
    <w:rsid w:val="00233101"/>
    <w:rsid w:val="002337C7"/>
    <w:rsid w:val="00234411"/>
    <w:rsid w:val="0023486A"/>
    <w:rsid w:val="002350B9"/>
    <w:rsid w:val="00235A5B"/>
    <w:rsid w:val="00235F3B"/>
    <w:rsid w:val="0023769B"/>
    <w:rsid w:val="00240221"/>
    <w:rsid w:val="00240C71"/>
    <w:rsid w:val="0024121F"/>
    <w:rsid w:val="002414CC"/>
    <w:rsid w:val="00241DB6"/>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CD"/>
    <w:rsid w:val="00260736"/>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A6A"/>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756"/>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12F4"/>
    <w:rsid w:val="002A20EE"/>
    <w:rsid w:val="002A2B32"/>
    <w:rsid w:val="002A2FE2"/>
    <w:rsid w:val="002A3DF3"/>
    <w:rsid w:val="002A4211"/>
    <w:rsid w:val="002A4378"/>
    <w:rsid w:val="002A4F65"/>
    <w:rsid w:val="002A516F"/>
    <w:rsid w:val="002A5286"/>
    <w:rsid w:val="002A5608"/>
    <w:rsid w:val="002A5F41"/>
    <w:rsid w:val="002A63C8"/>
    <w:rsid w:val="002A667B"/>
    <w:rsid w:val="002A6711"/>
    <w:rsid w:val="002A68C2"/>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467E"/>
    <w:rsid w:val="002D47A3"/>
    <w:rsid w:val="002D50E8"/>
    <w:rsid w:val="002D5576"/>
    <w:rsid w:val="002D5873"/>
    <w:rsid w:val="002D5D88"/>
    <w:rsid w:val="002D60B8"/>
    <w:rsid w:val="002D61C6"/>
    <w:rsid w:val="002D6B89"/>
    <w:rsid w:val="002D6DBB"/>
    <w:rsid w:val="002D707E"/>
    <w:rsid w:val="002D77AB"/>
    <w:rsid w:val="002D780E"/>
    <w:rsid w:val="002D797B"/>
    <w:rsid w:val="002D7CD2"/>
    <w:rsid w:val="002E0943"/>
    <w:rsid w:val="002E16A9"/>
    <w:rsid w:val="002E20A1"/>
    <w:rsid w:val="002E21B4"/>
    <w:rsid w:val="002E23BA"/>
    <w:rsid w:val="002E3BCD"/>
    <w:rsid w:val="002E4559"/>
    <w:rsid w:val="002E475E"/>
    <w:rsid w:val="002E4E54"/>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25B"/>
    <w:rsid w:val="00311820"/>
    <w:rsid w:val="00312807"/>
    <w:rsid w:val="00312FBA"/>
    <w:rsid w:val="00313057"/>
    <w:rsid w:val="00314F15"/>
    <w:rsid w:val="0031539E"/>
    <w:rsid w:val="00315535"/>
    <w:rsid w:val="00315DB1"/>
    <w:rsid w:val="00316E79"/>
    <w:rsid w:val="0031795B"/>
    <w:rsid w:val="00320990"/>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5AA"/>
    <w:rsid w:val="00332A6B"/>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4E"/>
    <w:rsid w:val="00342BEF"/>
    <w:rsid w:val="00343C21"/>
    <w:rsid w:val="003440BB"/>
    <w:rsid w:val="0034412A"/>
    <w:rsid w:val="003459E8"/>
    <w:rsid w:val="00345D79"/>
    <w:rsid w:val="003463CB"/>
    <w:rsid w:val="00346964"/>
    <w:rsid w:val="00347D3F"/>
    <w:rsid w:val="00351496"/>
    <w:rsid w:val="003516EA"/>
    <w:rsid w:val="00351F36"/>
    <w:rsid w:val="00353099"/>
    <w:rsid w:val="00353B09"/>
    <w:rsid w:val="00355218"/>
    <w:rsid w:val="0035544D"/>
    <w:rsid w:val="0035547D"/>
    <w:rsid w:val="00355B01"/>
    <w:rsid w:val="0035751B"/>
    <w:rsid w:val="003578A5"/>
    <w:rsid w:val="00360DFD"/>
    <w:rsid w:val="00361B41"/>
    <w:rsid w:val="00361B53"/>
    <w:rsid w:val="00363265"/>
    <w:rsid w:val="00363F77"/>
    <w:rsid w:val="00364585"/>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61A"/>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4FA2"/>
    <w:rsid w:val="003954DE"/>
    <w:rsid w:val="00395B63"/>
    <w:rsid w:val="00396547"/>
    <w:rsid w:val="00396A49"/>
    <w:rsid w:val="00396D24"/>
    <w:rsid w:val="00397511"/>
    <w:rsid w:val="00397A97"/>
    <w:rsid w:val="00397D0B"/>
    <w:rsid w:val="00397D6F"/>
    <w:rsid w:val="003A1BB3"/>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E97"/>
    <w:rsid w:val="003B5ECE"/>
    <w:rsid w:val="003B74F0"/>
    <w:rsid w:val="003C0646"/>
    <w:rsid w:val="003C07E8"/>
    <w:rsid w:val="003C194F"/>
    <w:rsid w:val="003C2217"/>
    <w:rsid w:val="003C2E28"/>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5A81"/>
    <w:rsid w:val="003D603E"/>
    <w:rsid w:val="003D6AB3"/>
    <w:rsid w:val="003D6B22"/>
    <w:rsid w:val="003D7FEB"/>
    <w:rsid w:val="003E1ABF"/>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2C48"/>
    <w:rsid w:val="004131B4"/>
    <w:rsid w:val="0041332F"/>
    <w:rsid w:val="00414E9A"/>
    <w:rsid w:val="00415681"/>
    <w:rsid w:val="0041607A"/>
    <w:rsid w:val="004162A5"/>
    <w:rsid w:val="00416F3B"/>
    <w:rsid w:val="00417DC8"/>
    <w:rsid w:val="00421A29"/>
    <w:rsid w:val="004239ED"/>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7B0"/>
    <w:rsid w:val="00452D8E"/>
    <w:rsid w:val="0045306C"/>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0EA"/>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32D8"/>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19F"/>
    <w:rsid w:val="004C27FB"/>
    <w:rsid w:val="004C29E7"/>
    <w:rsid w:val="004C3EC6"/>
    <w:rsid w:val="004C496D"/>
    <w:rsid w:val="004C5416"/>
    <w:rsid w:val="004C54E0"/>
    <w:rsid w:val="004C553D"/>
    <w:rsid w:val="004C715F"/>
    <w:rsid w:val="004D00D0"/>
    <w:rsid w:val="004D07A4"/>
    <w:rsid w:val="004D0F85"/>
    <w:rsid w:val="004D1DAA"/>
    <w:rsid w:val="004D2756"/>
    <w:rsid w:val="004D5F85"/>
    <w:rsid w:val="004D68C5"/>
    <w:rsid w:val="004E05F1"/>
    <w:rsid w:val="004E069E"/>
    <w:rsid w:val="004E0828"/>
    <w:rsid w:val="004E1CD8"/>
    <w:rsid w:val="004E1E3F"/>
    <w:rsid w:val="004E2751"/>
    <w:rsid w:val="004E3117"/>
    <w:rsid w:val="004E316F"/>
    <w:rsid w:val="004E31C7"/>
    <w:rsid w:val="004E343A"/>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069F8"/>
    <w:rsid w:val="00510147"/>
    <w:rsid w:val="00510E2D"/>
    <w:rsid w:val="00510E60"/>
    <w:rsid w:val="00511387"/>
    <w:rsid w:val="005118F1"/>
    <w:rsid w:val="00511FCF"/>
    <w:rsid w:val="00512570"/>
    <w:rsid w:val="00512C12"/>
    <w:rsid w:val="00513DDF"/>
    <w:rsid w:val="0051465C"/>
    <w:rsid w:val="00514A12"/>
    <w:rsid w:val="0051544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22"/>
    <w:rsid w:val="00562282"/>
    <w:rsid w:val="0056277D"/>
    <w:rsid w:val="005630A4"/>
    <w:rsid w:val="00563807"/>
    <w:rsid w:val="00563B42"/>
    <w:rsid w:val="005648C0"/>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93"/>
    <w:rsid w:val="005755A1"/>
    <w:rsid w:val="00576020"/>
    <w:rsid w:val="005761CB"/>
    <w:rsid w:val="005762D6"/>
    <w:rsid w:val="00576887"/>
    <w:rsid w:val="00576AAA"/>
    <w:rsid w:val="0057744E"/>
    <w:rsid w:val="005775E2"/>
    <w:rsid w:val="00577AC8"/>
    <w:rsid w:val="00577BC7"/>
    <w:rsid w:val="00580A89"/>
    <w:rsid w:val="00580D96"/>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2A3A"/>
    <w:rsid w:val="00593A17"/>
    <w:rsid w:val="00593BC1"/>
    <w:rsid w:val="00593D9B"/>
    <w:rsid w:val="005944B4"/>
    <w:rsid w:val="00594C00"/>
    <w:rsid w:val="00595C33"/>
    <w:rsid w:val="00595D36"/>
    <w:rsid w:val="005972CB"/>
    <w:rsid w:val="005A077E"/>
    <w:rsid w:val="005A0BF8"/>
    <w:rsid w:val="005A0F7B"/>
    <w:rsid w:val="005A1433"/>
    <w:rsid w:val="005A1591"/>
    <w:rsid w:val="005A1A9C"/>
    <w:rsid w:val="005A1EF8"/>
    <w:rsid w:val="005A28D8"/>
    <w:rsid w:val="005A2C0D"/>
    <w:rsid w:val="005A376C"/>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5D3"/>
    <w:rsid w:val="005B7AD0"/>
    <w:rsid w:val="005C0258"/>
    <w:rsid w:val="005C165B"/>
    <w:rsid w:val="005C233C"/>
    <w:rsid w:val="005C3172"/>
    <w:rsid w:val="005C353C"/>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2042"/>
    <w:rsid w:val="005E2077"/>
    <w:rsid w:val="005E2297"/>
    <w:rsid w:val="005E306D"/>
    <w:rsid w:val="005E35CA"/>
    <w:rsid w:val="005E3802"/>
    <w:rsid w:val="005E3B18"/>
    <w:rsid w:val="005E3EA9"/>
    <w:rsid w:val="005E430B"/>
    <w:rsid w:val="005E4B7E"/>
    <w:rsid w:val="005E580F"/>
    <w:rsid w:val="005E58B1"/>
    <w:rsid w:val="005E6C49"/>
    <w:rsid w:val="005E7CCE"/>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4E6A"/>
    <w:rsid w:val="006052AC"/>
    <w:rsid w:val="006055F7"/>
    <w:rsid w:val="00605718"/>
    <w:rsid w:val="00605776"/>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590"/>
    <w:rsid w:val="00635ACF"/>
    <w:rsid w:val="00635AD8"/>
    <w:rsid w:val="00635EB6"/>
    <w:rsid w:val="00636AA7"/>
    <w:rsid w:val="00636B25"/>
    <w:rsid w:val="00636B4A"/>
    <w:rsid w:val="00637230"/>
    <w:rsid w:val="00640C36"/>
    <w:rsid w:val="006412C0"/>
    <w:rsid w:val="00644045"/>
    <w:rsid w:val="00644626"/>
    <w:rsid w:val="00645A51"/>
    <w:rsid w:val="00645ADE"/>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CC1"/>
    <w:rsid w:val="00677A93"/>
    <w:rsid w:val="00677B70"/>
    <w:rsid w:val="00677D26"/>
    <w:rsid w:val="00677DC9"/>
    <w:rsid w:val="0068063F"/>
    <w:rsid w:val="00680B91"/>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2311"/>
    <w:rsid w:val="00692A24"/>
    <w:rsid w:val="006938A3"/>
    <w:rsid w:val="00693B31"/>
    <w:rsid w:val="00694A52"/>
    <w:rsid w:val="00694AD3"/>
    <w:rsid w:val="00694E1A"/>
    <w:rsid w:val="00696055"/>
    <w:rsid w:val="006960DE"/>
    <w:rsid w:val="00697035"/>
    <w:rsid w:val="006A0B6F"/>
    <w:rsid w:val="006A1463"/>
    <w:rsid w:val="006A1994"/>
    <w:rsid w:val="006A1AE8"/>
    <w:rsid w:val="006A1EE7"/>
    <w:rsid w:val="006A341E"/>
    <w:rsid w:val="006A384E"/>
    <w:rsid w:val="006A39BA"/>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C62"/>
    <w:rsid w:val="006F0E32"/>
    <w:rsid w:val="006F0EEB"/>
    <w:rsid w:val="006F1BC0"/>
    <w:rsid w:val="006F1BD5"/>
    <w:rsid w:val="006F2B3E"/>
    <w:rsid w:val="006F31D9"/>
    <w:rsid w:val="006F33B2"/>
    <w:rsid w:val="006F3ED2"/>
    <w:rsid w:val="006F47BD"/>
    <w:rsid w:val="006F4E34"/>
    <w:rsid w:val="006F54A4"/>
    <w:rsid w:val="006F556C"/>
    <w:rsid w:val="006F5702"/>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7BA"/>
    <w:rsid w:val="0071414B"/>
    <w:rsid w:val="00714A6A"/>
    <w:rsid w:val="00715095"/>
    <w:rsid w:val="00715CE5"/>
    <w:rsid w:val="00715DE6"/>
    <w:rsid w:val="00715F22"/>
    <w:rsid w:val="007162DE"/>
    <w:rsid w:val="00716D84"/>
    <w:rsid w:val="007172E5"/>
    <w:rsid w:val="007174FD"/>
    <w:rsid w:val="00717A10"/>
    <w:rsid w:val="00720531"/>
    <w:rsid w:val="00720DF7"/>
    <w:rsid w:val="00721695"/>
    <w:rsid w:val="007238CA"/>
    <w:rsid w:val="00724CB8"/>
    <w:rsid w:val="00725559"/>
    <w:rsid w:val="00726A21"/>
    <w:rsid w:val="00726BA6"/>
    <w:rsid w:val="007271C8"/>
    <w:rsid w:val="00727D11"/>
    <w:rsid w:val="00730B8D"/>
    <w:rsid w:val="0073138E"/>
    <w:rsid w:val="0073299C"/>
    <w:rsid w:val="00733805"/>
    <w:rsid w:val="00734394"/>
    <w:rsid w:val="00734860"/>
    <w:rsid w:val="00734D1E"/>
    <w:rsid w:val="007351B5"/>
    <w:rsid w:val="007375ED"/>
    <w:rsid w:val="00737734"/>
    <w:rsid w:val="00737E91"/>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06D"/>
    <w:rsid w:val="00765339"/>
    <w:rsid w:val="0076546D"/>
    <w:rsid w:val="0076710C"/>
    <w:rsid w:val="007676F7"/>
    <w:rsid w:val="00767E4D"/>
    <w:rsid w:val="0077002D"/>
    <w:rsid w:val="00771243"/>
    <w:rsid w:val="007721B4"/>
    <w:rsid w:val="007721C4"/>
    <w:rsid w:val="00772E39"/>
    <w:rsid w:val="0077354A"/>
    <w:rsid w:val="007737C2"/>
    <w:rsid w:val="00773ADB"/>
    <w:rsid w:val="00774C0B"/>
    <w:rsid w:val="00775419"/>
    <w:rsid w:val="007754BB"/>
    <w:rsid w:val="00777CCD"/>
    <w:rsid w:val="00780B61"/>
    <w:rsid w:val="0078175B"/>
    <w:rsid w:val="00781B09"/>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4BBD"/>
    <w:rsid w:val="007C5FEB"/>
    <w:rsid w:val="007C764D"/>
    <w:rsid w:val="007D0C20"/>
    <w:rsid w:val="007D0F07"/>
    <w:rsid w:val="007D1270"/>
    <w:rsid w:val="007D1798"/>
    <w:rsid w:val="007D2FD1"/>
    <w:rsid w:val="007D312B"/>
    <w:rsid w:val="007D48D8"/>
    <w:rsid w:val="007D4B29"/>
    <w:rsid w:val="007D540D"/>
    <w:rsid w:val="007D581F"/>
    <w:rsid w:val="007D5A4E"/>
    <w:rsid w:val="007D6437"/>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8BE"/>
    <w:rsid w:val="007E5BC1"/>
    <w:rsid w:val="007F0A94"/>
    <w:rsid w:val="007F1C92"/>
    <w:rsid w:val="007F2AA0"/>
    <w:rsid w:val="007F33FA"/>
    <w:rsid w:val="007F344F"/>
    <w:rsid w:val="007F351B"/>
    <w:rsid w:val="007F3C52"/>
    <w:rsid w:val="007F538B"/>
    <w:rsid w:val="007F546E"/>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CCA"/>
    <w:rsid w:val="00805D65"/>
    <w:rsid w:val="0080612B"/>
    <w:rsid w:val="00806E33"/>
    <w:rsid w:val="008070DF"/>
    <w:rsid w:val="0080742B"/>
    <w:rsid w:val="008101CD"/>
    <w:rsid w:val="00810232"/>
    <w:rsid w:val="00810588"/>
    <w:rsid w:val="00810589"/>
    <w:rsid w:val="00810665"/>
    <w:rsid w:val="00810A1F"/>
    <w:rsid w:val="00810C2E"/>
    <w:rsid w:val="00810E8B"/>
    <w:rsid w:val="00812BE7"/>
    <w:rsid w:val="008132D8"/>
    <w:rsid w:val="00817A93"/>
    <w:rsid w:val="008206F3"/>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33"/>
    <w:rsid w:val="00830B4F"/>
    <w:rsid w:val="008310F1"/>
    <w:rsid w:val="0083112D"/>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4ABC"/>
    <w:rsid w:val="00855A68"/>
    <w:rsid w:val="0085741C"/>
    <w:rsid w:val="0085744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1B8"/>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C88"/>
    <w:rsid w:val="00896E0E"/>
    <w:rsid w:val="0089729A"/>
    <w:rsid w:val="008A104F"/>
    <w:rsid w:val="008A1865"/>
    <w:rsid w:val="008A28CA"/>
    <w:rsid w:val="008A340D"/>
    <w:rsid w:val="008A3FED"/>
    <w:rsid w:val="008A4130"/>
    <w:rsid w:val="008A509F"/>
    <w:rsid w:val="008A589F"/>
    <w:rsid w:val="008A594B"/>
    <w:rsid w:val="008A73C5"/>
    <w:rsid w:val="008A758C"/>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2BC"/>
    <w:rsid w:val="008C2CB7"/>
    <w:rsid w:val="008C3C9E"/>
    <w:rsid w:val="008C3F4C"/>
    <w:rsid w:val="008C4BBC"/>
    <w:rsid w:val="008C5B9D"/>
    <w:rsid w:val="008C5BE2"/>
    <w:rsid w:val="008C5CFF"/>
    <w:rsid w:val="008C5D41"/>
    <w:rsid w:val="008C600A"/>
    <w:rsid w:val="008C6024"/>
    <w:rsid w:val="008C6363"/>
    <w:rsid w:val="008C6ACC"/>
    <w:rsid w:val="008C72F8"/>
    <w:rsid w:val="008C795D"/>
    <w:rsid w:val="008D17F7"/>
    <w:rsid w:val="008D2A5B"/>
    <w:rsid w:val="008D2C8D"/>
    <w:rsid w:val="008D3ADE"/>
    <w:rsid w:val="008D3C0C"/>
    <w:rsid w:val="008D4BCA"/>
    <w:rsid w:val="008D4E95"/>
    <w:rsid w:val="008D68F8"/>
    <w:rsid w:val="008D6F2B"/>
    <w:rsid w:val="008D7155"/>
    <w:rsid w:val="008D72D3"/>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3B35"/>
    <w:rsid w:val="00954295"/>
    <w:rsid w:val="00955073"/>
    <w:rsid w:val="0095612B"/>
    <w:rsid w:val="00956BBE"/>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FF"/>
    <w:rsid w:val="0097145B"/>
    <w:rsid w:val="00971A5B"/>
    <w:rsid w:val="00971D9D"/>
    <w:rsid w:val="009720C1"/>
    <w:rsid w:val="00972490"/>
    <w:rsid w:val="009736D0"/>
    <w:rsid w:val="0097376C"/>
    <w:rsid w:val="00973944"/>
    <w:rsid w:val="00976355"/>
    <w:rsid w:val="00980769"/>
    <w:rsid w:val="009808A1"/>
    <w:rsid w:val="00981433"/>
    <w:rsid w:val="00983819"/>
    <w:rsid w:val="0098478D"/>
    <w:rsid w:val="009851C3"/>
    <w:rsid w:val="0098533B"/>
    <w:rsid w:val="00991168"/>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305"/>
    <w:rsid w:val="009C35AA"/>
    <w:rsid w:val="009C3883"/>
    <w:rsid w:val="009C3A36"/>
    <w:rsid w:val="009C5268"/>
    <w:rsid w:val="009C54FB"/>
    <w:rsid w:val="009C5732"/>
    <w:rsid w:val="009C5EF8"/>
    <w:rsid w:val="009C6A71"/>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3AD3"/>
    <w:rsid w:val="009E4304"/>
    <w:rsid w:val="009E4571"/>
    <w:rsid w:val="009E4F93"/>
    <w:rsid w:val="009E507B"/>
    <w:rsid w:val="009E57D7"/>
    <w:rsid w:val="009E5FB2"/>
    <w:rsid w:val="009E65C4"/>
    <w:rsid w:val="009F10A8"/>
    <w:rsid w:val="009F1DF9"/>
    <w:rsid w:val="009F41E3"/>
    <w:rsid w:val="009F42B4"/>
    <w:rsid w:val="009F463D"/>
    <w:rsid w:val="009F4FDA"/>
    <w:rsid w:val="009F5AA8"/>
    <w:rsid w:val="009F61F5"/>
    <w:rsid w:val="009F689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18A"/>
    <w:rsid w:val="00A41D9E"/>
    <w:rsid w:val="00A420A3"/>
    <w:rsid w:val="00A421CE"/>
    <w:rsid w:val="00A42AD4"/>
    <w:rsid w:val="00A42EA7"/>
    <w:rsid w:val="00A43065"/>
    <w:rsid w:val="00A43258"/>
    <w:rsid w:val="00A43319"/>
    <w:rsid w:val="00A439FA"/>
    <w:rsid w:val="00A45445"/>
    <w:rsid w:val="00A469AC"/>
    <w:rsid w:val="00A474F2"/>
    <w:rsid w:val="00A4788E"/>
    <w:rsid w:val="00A504F7"/>
    <w:rsid w:val="00A5131B"/>
    <w:rsid w:val="00A51DBB"/>
    <w:rsid w:val="00A5226E"/>
    <w:rsid w:val="00A528A1"/>
    <w:rsid w:val="00A53152"/>
    <w:rsid w:val="00A53EED"/>
    <w:rsid w:val="00A546FF"/>
    <w:rsid w:val="00A54E8F"/>
    <w:rsid w:val="00A5599C"/>
    <w:rsid w:val="00A560F2"/>
    <w:rsid w:val="00A56548"/>
    <w:rsid w:val="00A567F4"/>
    <w:rsid w:val="00A56C2D"/>
    <w:rsid w:val="00A57B13"/>
    <w:rsid w:val="00A6074B"/>
    <w:rsid w:val="00A62081"/>
    <w:rsid w:val="00A62B99"/>
    <w:rsid w:val="00A63B0E"/>
    <w:rsid w:val="00A64954"/>
    <w:rsid w:val="00A65AF2"/>
    <w:rsid w:val="00A65CF7"/>
    <w:rsid w:val="00A65F79"/>
    <w:rsid w:val="00A65FBC"/>
    <w:rsid w:val="00A66270"/>
    <w:rsid w:val="00A66473"/>
    <w:rsid w:val="00A677BD"/>
    <w:rsid w:val="00A70209"/>
    <w:rsid w:val="00A71F1A"/>
    <w:rsid w:val="00A7259C"/>
    <w:rsid w:val="00A72964"/>
    <w:rsid w:val="00A730B1"/>
    <w:rsid w:val="00A74F7C"/>
    <w:rsid w:val="00A752E7"/>
    <w:rsid w:val="00A75850"/>
    <w:rsid w:val="00A75B02"/>
    <w:rsid w:val="00A7607B"/>
    <w:rsid w:val="00A7617F"/>
    <w:rsid w:val="00A76865"/>
    <w:rsid w:val="00A768B3"/>
    <w:rsid w:val="00A81152"/>
    <w:rsid w:val="00A81DF3"/>
    <w:rsid w:val="00A83A88"/>
    <w:rsid w:val="00A83EE6"/>
    <w:rsid w:val="00A84013"/>
    <w:rsid w:val="00A84438"/>
    <w:rsid w:val="00A8480E"/>
    <w:rsid w:val="00A84A70"/>
    <w:rsid w:val="00A8567A"/>
    <w:rsid w:val="00A85AF6"/>
    <w:rsid w:val="00A85E03"/>
    <w:rsid w:val="00A8622A"/>
    <w:rsid w:val="00A87DB0"/>
    <w:rsid w:val="00A90164"/>
    <w:rsid w:val="00A912EF"/>
    <w:rsid w:val="00A92ADA"/>
    <w:rsid w:val="00A935C9"/>
    <w:rsid w:val="00A944C2"/>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65F3"/>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623C"/>
    <w:rsid w:val="00AC7AA5"/>
    <w:rsid w:val="00AC7C1B"/>
    <w:rsid w:val="00AC7C35"/>
    <w:rsid w:val="00AC7E89"/>
    <w:rsid w:val="00AD1B39"/>
    <w:rsid w:val="00AD1F69"/>
    <w:rsid w:val="00AD20C5"/>
    <w:rsid w:val="00AD2553"/>
    <w:rsid w:val="00AD2DF1"/>
    <w:rsid w:val="00AD31BF"/>
    <w:rsid w:val="00AD504F"/>
    <w:rsid w:val="00AD518E"/>
    <w:rsid w:val="00AD52AE"/>
    <w:rsid w:val="00AD623C"/>
    <w:rsid w:val="00AD6C99"/>
    <w:rsid w:val="00AD6C9B"/>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7FA"/>
    <w:rsid w:val="00AF506F"/>
    <w:rsid w:val="00AF56A4"/>
    <w:rsid w:val="00AF57CA"/>
    <w:rsid w:val="00AF5A9C"/>
    <w:rsid w:val="00AF5E9C"/>
    <w:rsid w:val="00AF5EB5"/>
    <w:rsid w:val="00AF66D1"/>
    <w:rsid w:val="00AF6C80"/>
    <w:rsid w:val="00AF7ACE"/>
    <w:rsid w:val="00B0024B"/>
    <w:rsid w:val="00B00770"/>
    <w:rsid w:val="00B00F52"/>
    <w:rsid w:val="00B01036"/>
    <w:rsid w:val="00B01814"/>
    <w:rsid w:val="00B018D7"/>
    <w:rsid w:val="00B02863"/>
    <w:rsid w:val="00B02FF0"/>
    <w:rsid w:val="00B03177"/>
    <w:rsid w:val="00B033F5"/>
    <w:rsid w:val="00B03546"/>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6AB"/>
    <w:rsid w:val="00B177E4"/>
    <w:rsid w:val="00B17C0A"/>
    <w:rsid w:val="00B202EC"/>
    <w:rsid w:val="00B20ABA"/>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28"/>
    <w:rsid w:val="00B33FFA"/>
    <w:rsid w:val="00B350B3"/>
    <w:rsid w:val="00B353C5"/>
    <w:rsid w:val="00B356BB"/>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764"/>
    <w:rsid w:val="00B53E7E"/>
    <w:rsid w:val="00B54580"/>
    <w:rsid w:val="00B5496F"/>
    <w:rsid w:val="00B54BA3"/>
    <w:rsid w:val="00B55606"/>
    <w:rsid w:val="00B559B4"/>
    <w:rsid w:val="00B55BDF"/>
    <w:rsid w:val="00B56F82"/>
    <w:rsid w:val="00B6032D"/>
    <w:rsid w:val="00B61119"/>
    <w:rsid w:val="00B61724"/>
    <w:rsid w:val="00B61F2B"/>
    <w:rsid w:val="00B62C40"/>
    <w:rsid w:val="00B6334F"/>
    <w:rsid w:val="00B6358B"/>
    <w:rsid w:val="00B638B4"/>
    <w:rsid w:val="00B64289"/>
    <w:rsid w:val="00B6432F"/>
    <w:rsid w:val="00B643FD"/>
    <w:rsid w:val="00B64404"/>
    <w:rsid w:val="00B648AA"/>
    <w:rsid w:val="00B66022"/>
    <w:rsid w:val="00B665BD"/>
    <w:rsid w:val="00B66F80"/>
    <w:rsid w:val="00B67BB7"/>
    <w:rsid w:val="00B67F80"/>
    <w:rsid w:val="00B7059D"/>
    <w:rsid w:val="00B70A47"/>
    <w:rsid w:val="00B70AFD"/>
    <w:rsid w:val="00B70E8C"/>
    <w:rsid w:val="00B72495"/>
    <w:rsid w:val="00B726B2"/>
    <w:rsid w:val="00B72E52"/>
    <w:rsid w:val="00B73346"/>
    <w:rsid w:val="00B7379E"/>
    <w:rsid w:val="00B73DC1"/>
    <w:rsid w:val="00B73DDE"/>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EB7"/>
    <w:rsid w:val="00B87F32"/>
    <w:rsid w:val="00B901E7"/>
    <w:rsid w:val="00B914AC"/>
    <w:rsid w:val="00B91C5A"/>
    <w:rsid w:val="00B924C1"/>
    <w:rsid w:val="00B92CE3"/>
    <w:rsid w:val="00B93903"/>
    <w:rsid w:val="00B943C2"/>
    <w:rsid w:val="00B94E1E"/>
    <w:rsid w:val="00B95282"/>
    <w:rsid w:val="00B95435"/>
    <w:rsid w:val="00B95D13"/>
    <w:rsid w:val="00B95D35"/>
    <w:rsid w:val="00B96A67"/>
    <w:rsid w:val="00B975A9"/>
    <w:rsid w:val="00BA068A"/>
    <w:rsid w:val="00BA153D"/>
    <w:rsid w:val="00BA2354"/>
    <w:rsid w:val="00BA2641"/>
    <w:rsid w:val="00BA5315"/>
    <w:rsid w:val="00BA54A7"/>
    <w:rsid w:val="00BA6896"/>
    <w:rsid w:val="00BA7B95"/>
    <w:rsid w:val="00BA7F25"/>
    <w:rsid w:val="00BB0153"/>
    <w:rsid w:val="00BB03BB"/>
    <w:rsid w:val="00BB0876"/>
    <w:rsid w:val="00BB0D84"/>
    <w:rsid w:val="00BB11CA"/>
    <w:rsid w:val="00BB14CE"/>
    <w:rsid w:val="00BB18AA"/>
    <w:rsid w:val="00BB191F"/>
    <w:rsid w:val="00BB25B6"/>
    <w:rsid w:val="00BB26EB"/>
    <w:rsid w:val="00BB3C53"/>
    <w:rsid w:val="00BB3F1F"/>
    <w:rsid w:val="00BB49A0"/>
    <w:rsid w:val="00BB5A58"/>
    <w:rsid w:val="00BB5E7E"/>
    <w:rsid w:val="00BB5FDE"/>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50C"/>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898"/>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16C4A"/>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DB9"/>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4C2E"/>
    <w:rsid w:val="00C452DF"/>
    <w:rsid w:val="00C453B8"/>
    <w:rsid w:val="00C454D0"/>
    <w:rsid w:val="00C46089"/>
    <w:rsid w:val="00C46236"/>
    <w:rsid w:val="00C46D00"/>
    <w:rsid w:val="00C47ED5"/>
    <w:rsid w:val="00C5040B"/>
    <w:rsid w:val="00C50E40"/>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61C2"/>
    <w:rsid w:val="00C66D85"/>
    <w:rsid w:val="00C66E17"/>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677"/>
    <w:rsid w:val="00C81F80"/>
    <w:rsid w:val="00C824A3"/>
    <w:rsid w:val="00C827AD"/>
    <w:rsid w:val="00C83649"/>
    <w:rsid w:val="00C83B0D"/>
    <w:rsid w:val="00C83D7C"/>
    <w:rsid w:val="00C846B5"/>
    <w:rsid w:val="00C84FB6"/>
    <w:rsid w:val="00C857EE"/>
    <w:rsid w:val="00C86F2F"/>
    <w:rsid w:val="00C8728F"/>
    <w:rsid w:val="00C878F0"/>
    <w:rsid w:val="00C91443"/>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FC7"/>
    <w:rsid w:val="00CA6093"/>
    <w:rsid w:val="00CA6705"/>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6D44"/>
    <w:rsid w:val="00CE7632"/>
    <w:rsid w:val="00CE79EC"/>
    <w:rsid w:val="00CE7A8B"/>
    <w:rsid w:val="00CF0C95"/>
    <w:rsid w:val="00CF0E3A"/>
    <w:rsid w:val="00CF1674"/>
    <w:rsid w:val="00CF280F"/>
    <w:rsid w:val="00CF2882"/>
    <w:rsid w:val="00CF3298"/>
    <w:rsid w:val="00CF385F"/>
    <w:rsid w:val="00CF3C58"/>
    <w:rsid w:val="00CF3DBD"/>
    <w:rsid w:val="00CF4601"/>
    <w:rsid w:val="00CF5B68"/>
    <w:rsid w:val="00D00258"/>
    <w:rsid w:val="00D00676"/>
    <w:rsid w:val="00D014FB"/>
    <w:rsid w:val="00D01C14"/>
    <w:rsid w:val="00D023C2"/>
    <w:rsid w:val="00D0257D"/>
    <w:rsid w:val="00D02E0F"/>
    <w:rsid w:val="00D02F51"/>
    <w:rsid w:val="00D03329"/>
    <w:rsid w:val="00D03E22"/>
    <w:rsid w:val="00D0443C"/>
    <w:rsid w:val="00D05066"/>
    <w:rsid w:val="00D05F9C"/>
    <w:rsid w:val="00D0684A"/>
    <w:rsid w:val="00D06CFF"/>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904"/>
    <w:rsid w:val="00D34E2D"/>
    <w:rsid w:val="00D34FFE"/>
    <w:rsid w:val="00D35022"/>
    <w:rsid w:val="00D35150"/>
    <w:rsid w:val="00D35C2D"/>
    <w:rsid w:val="00D35EEE"/>
    <w:rsid w:val="00D36271"/>
    <w:rsid w:val="00D372CD"/>
    <w:rsid w:val="00D3739B"/>
    <w:rsid w:val="00D37E85"/>
    <w:rsid w:val="00D37EF3"/>
    <w:rsid w:val="00D404E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406E"/>
    <w:rsid w:val="00D542FC"/>
    <w:rsid w:val="00D543A5"/>
    <w:rsid w:val="00D548EF"/>
    <w:rsid w:val="00D551F4"/>
    <w:rsid w:val="00D5614A"/>
    <w:rsid w:val="00D56322"/>
    <w:rsid w:val="00D577F2"/>
    <w:rsid w:val="00D57B57"/>
    <w:rsid w:val="00D57E74"/>
    <w:rsid w:val="00D600BC"/>
    <w:rsid w:val="00D609FF"/>
    <w:rsid w:val="00D60E6B"/>
    <w:rsid w:val="00D625D3"/>
    <w:rsid w:val="00D62666"/>
    <w:rsid w:val="00D62902"/>
    <w:rsid w:val="00D62A78"/>
    <w:rsid w:val="00D6302A"/>
    <w:rsid w:val="00D630F0"/>
    <w:rsid w:val="00D6415B"/>
    <w:rsid w:val="00D64780"/>
    <w:rsid w:val="00D64D0C"/>
    <w:rsid w:val="00D66257"/>
    <w:rsid w:val="00D669F8"/>
    <w:rsid w:val="00D67A51"/>
    <w:rsid w:val="00D67DE5"/>
    <w:rsid w:val="00D702B6"/>
    <w:rsid w:val="00D70836"/>
    <w:rsid w:val="00D711F3"/>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3B56"/>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7"/>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3231"/>
    <w:rsid w:val="00DD3255"/>
    <w:rsid w:val="00DD64B4"/>
    <w:rsid w:val="00DD687F"/>
    <w:rsid w:val="00DD6CB4"/>
    <w:rsid w:val="00DD6D05"/>
    <w:rsid w:val="00DD78BB"/>
    <w:rsid w:val="00DD7F80"/>
    <w:rsid w:val="00DE0DAA"/>
    <w:rsid w:val="00DE0E3A"/>
    <w:rsid w:val="00DE1A77"/>
    <w:rsid w:val="00DE3833"/>
    <w:rsid w:val="00DE40DE"/>
    <w:rsid w:val="00DE42B8"/>
    <w:rsid w:val="00DE504C"/>
    <w:rsid w:val="00DE5B91"/>
    <w:rsid w:val="00DE5F20"/>
    <w:rsid w:val="00DE5F9E"/>
    <w:rsid w:val="00DE6CC7"/>
    <w:rsid w:val="00DE7790"/>
    <w:rsid w:val="00DE79CC"/>
    <w:rsid w:val="00DF0312"/>
    <w:rsid w:val="00DF0983"/>
    <w:rsid w:val="00DF0D45"/>
    <w:rsid w:val="00DF1C4D"/>
    <w:rsid w:val="00DF1EAD"/>
    <w:rsid w:val="00DF1FA0"/>
    <w:rsid w:val="00DF290D"/>
    <w:rsid w:val="00DF309E"/>
    <w:rsid w:val="00DF529F"/>
    <w:rsid w:val="00DF52BD"/>
    <w:rsid w:val="00DF56A7"/>
    <w:rsid w:val="00DF5AF6"/>
    <w:rsid w:val="00DF5EF3"/>
    <w:rsid w:val="00DF60F6"/>
    <w:rsid w:val="00DF6B2A"/>
    <w:rsid w:val="00DF724C"/>
    <w:rsid w:val="00E00225"/>
    <w:rsid w:val="00E0110D"/>
    <w:rsid w:val="00E0131A"/>
    <w:rsid w:val="00E01385"/>
    <w:rsid w:val="00E013A9"/>
    <w:rsid w:val="00E019A6"/>
    <w:rsid w:val="00E01AA6"/>
    <w:rsid w:val="00E01D6A"/>
    <w:rsid w:val="00E021D9"/>
    <w:rsid w:val="00E02239"/>
    <w:rsid w:val="00E0299D"/>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4748"/>
    <w:rsid w:val="00E470CE"/>
    <w:rsid w:val="00E47707"/>
    <w:rsid w:val="00E47C04"/>
    <w:rsid w:val="00E47C8E"/>
    <w:rsid w:val="00E50BC9"/>
    <w:rsid w:val="00E51BEA"/>
    <w:rsid w:val="00E52C6D"/>
    <w:rsid w:val="00E5324C"/>
    <w:rsid w:val="00E54904"/>
    <w:rsid w:val="00E551F3"/>
    <w:rsid w:val="00E554AB"/>
    <w:rsid w:val="00E55B22"/>
    <w:rsid w:val="00E55E33"/>
    <w:rsid w:val="00E56C42"/>
    <w:rsid w:val="00E57B1D"/>
    <w:rsid w:val="00E60590"/>
    <w:rsid w:val="00E62DA7"/>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6EB3"/>
    <w:rsid w:val="00E77FE0"/>
    <w:rsid w:val="00E80419"/>
    <w:rsid w:val="00E8219E"/>
    <w:rsid w:val="00E8224A"/>
    <w:rsid w:val="00E8394F"/>
    <w:rsid w:val="00E84A1F"/>
    <w:rsid w:val="00E85217"/>
    <w:rsid w:val="00E853B9"/>
    <w:rsid w:val="00E85C6B"/>
    <w:rsid w:val="00E866A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66"/>
    <w:rsid w:val="00EB28CC"/>
    <w:rsid w:val="00EB2A37"/>
    <w:rsid w:val="00EB2BAE"/>
    <w:rsid w:val="00EB3FD0"/>
    <w:rsid w:val="00EB424B"/>
    <w:rsid w:val="00EB4808"/>
    <w:rsid w:val="00EB65E4"/>
    <w:rsid w:val="00EB67B4"/>
    <w:rsid w:val="00EB6978"/>
    <w:rsid w:val="00EB6A7E"/>
    <w:rsid w:val="00EB6E9F"/>
    <w:rsid w:val="00EB7EC8"/>
    <w:rsid w:val="00EC0106"/>
    <w:rsid w:val="00EC0190"/>
    <w:rsid w:val="00EC1875"/>
    <w:rsid w:val="00EC22C0"/>
    <w:rsid w:val="00EC2C2A"/>
    <w:rsid w:val="00EC3F19"/>
    <w:rsid w:val="00EC4609"/>
    <w:rsid w:val="00EC4AFF"/>
    <w:rsid w:val="00EC51F8"/>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6D1"/>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268"/>
    <w:rsid w:val="00F324F3"/>
    <w:rsid w:val="00F33547"/>
    <w:rsid w:val="00F33F21"/>
    <w:rsid w:val="00F34640"/>
    <w:rsid w:val="00F34687"/>
    <w:rsid w:val="00F34CFA"/>
    <w:rsid w:val="00F34E7E"/>
    <w:rsid w:val="00F352C0"/>
    <w:rsid w:val="00F362D5"/>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63D5"/>
    <w:rsid w:val="00F472CB"/>
    <w:rsid w:val="00F475F5"/>
    <w:rsid w:val="00F47665"/>
    <w:rsid w:val="00F47C76"/>
    <w:rsid w:val="00F50CF1"/>
    <w:rsid w:val="00F50DB6"/>
    <w:rsid w:val="00F51468"/>
    <w:rsid w:val="00F52C2C"/>
    <w:rsid w:val="00F535D5"/>
    <w:rsid w:val="00F53EAD"/>
    <w:rsid w:val="00F5419D"/>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1CE"/>
    <w:rsid w:val="00F865F7"/>
    <w:rsid w:val="00F86BA6"/>
    <w:rsid w:val="00F87421"/>
    <w:rsid w:val="00F876B1"/>
    <w:rsid w:val="00F87DAC"/>
    <w:rsid w:val="00F90192"/>
    <w:rsid w:val="00F902A3"/>
    <w:rsid w:val="00F90FCD"/>
    <w:rsid w:val="00F91EAF"/>
    <w:rsid w:val="00F92101"/>
    <w:rsid w:val="00F927CB"/>
    <w:rsid w:val="00F92C72"/>
    <w:rsid w:val="00F93AD8"/>
    <w:rsid w:val="00F94F99"/>
    <w:rsid w:val="00F95734"/>
    <w:rsid w:val="00F968BC"/>
    <w:rsid w:val="00F96C21"/>
    <w:rsid w:val="00F96EED"/>
    <w:rsid w:val="00F972F7"/>
    <w:rsid w:val="00FA017F"/>
    <w:rsid w:val="00FA0EA5"/>
    <w:rsid w:val="00FA0EF7"/>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4F"/>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 w:type="paragraph" w:styleId="Revision">
    <w:name w:val="Revision"/>
    <w:hidden/>
    <w:uiPriority w:val="99"/>
    <w:semiHidden/>
    <w:rsid w:val="00092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articles/s41596-021-00513-5" TargetMode="External"/><Relationship Id="rId1" Type="http://schemas.openxmlformats.org/officeDocument/2006/relationships/hyperlink" Target="https://journals.plos.org/plosmedicine/article?id=10.1371/journal.pmed.100349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65</TotalTime>
  <Pages>24</Pages>
  <Words>26685</Words>
  <Characters>152109</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Tom Gaunt</cp:lastModifiedBy>
  <cp:revision>3</cp:revision>
  <dcterms:created xsi:type="dcterms:W3CDTF">2022-02-18T14:45:00Z</dcterms:created>
  <dcterms:modified xsi:type="dcterms:W3CDTF">2022-02-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